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E03CD4" w14:textId="77777777" w:rsidR="00C01C70" w:rsidRDefault="00C01C70" w:rsidP="00C01C70">
      <w:pPr>
        <w:rPr>
          <w:rFonts w:ascii="Times New Roman" w:hAnsi="Times New Roman" w:cs="Times New Roman"/>
          <w:b/>
          <w:sz w:val="24"/>
          <w:szCs w:val="24"/>
        </w:rPr>
      </w:pPr>
      <w:r w:rsidRPr="003F03A1">
        <w:rPr>
          <w:rFonts w:ascii="Times New Roman" w:hAnsi="Times New Roman" w:cs="Times New Roman"/>
          <w:b/>
          <w:sz w:val="24"/>
          <w:szCs w:val="24"/>
        </w:rPr>
        <w:t xml:space="preserve">Supplementary Table </w:t>
      </w:r>
      <w:r>
        <w:rPr>
          <w:rFonts w:ascii="Times New Roman" w:hAnsi="Times New Roman" w:cs="Times New Roman"/>
          <w:b/>
          <w:sz w:val="24"/>
          <w:szCs w:val="24"/>
        </w:rPr>
        <w:t>2 Overview of genetic variants with no confirmed associations related to taste preferences</w:t>
      </w:r>
    </w:p>
    <w:p w14:paraId="708A98DC" w14:textId="77777777" w:rsidR="00C01C70" w:rsidRDefault="00C01C70" w:rsidP="00C01C70">
      <w:pPr>
        <w:rPr>
          <w:rFonts w:ascii="Times New Roman" w:hAnsi="Times New Roman" w:cs="Times New Roman"/>
          <w:sz w:val="24"/>
          <w:szCs w:val="24"/>
        </w:rPr>
      </w:pPr>
      <w:r w:rsidRPr="00957D8E">
        <w:rPr>
          <w:rFonts w:ascii="Times New Roman" w:hAnsi="Times New Roman" w:cs="Times New Roman"/>
          <w:sz w:val="24"/>
          <w:szCs w:val="24"/>
        </w:rPr>
        <w:t xml:space="preserve">SNP: single nucleotide polymorphism, </w:t>
      </w:r>
      <w:r w:rsidRPr="00EC05E7">
        <w:rPr>
          <w:rFonts w:ascii="Times New Roman" w:hAnsi="Times New Roman" w:cs="Times New Roman"/>
          <w:sz w:val="24"/>
          <w:szCs w:val="24"/>
        </w:rPr>
        <w:t>PROP: 6-n-propylthiouracil, FFQ: food frequency questionnaire</w:t>
      </w:r>
      <w:r>
        <w:rPr>
          <w:rFonts w:ascii="Times New Roman" w:hAnsi="Times New Roman" w:cs="Times New Roman"/>
          <w:sz w:val="24"/>
          <w:szCs w:val="24"/>
        </w:rPr>
        <w:t xml:space="preserve">, SQFFQ: </w:t>
      </w:r>
      <w:r w:rsidRPr="00FE011D">
        <w:rPr>
          <w:rFonts w:ascii="Times New Roman" w:hAnsi="Times New Roman" w:cs="Times New Roman"/>
          <w:sz w:val="24"/>
          <w:szCs w:val="24"/>
        </w:rPr>
        <w:t>semi-quantitative food frequency questionnair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4703E">
        <w:rPr>
          <w:rFonts w:ascii="Times New Roman" w:hAnsi="Times New Roman" w:cs="Times New Roman"/>
          <w:sz w:val="24"/>
          <w:szCs w:val="24"/>
        </w:rPr>
        <w:t>AceK: Acesulfame Potassium</w:t>
      </w:r>
    </w:p>
    <w:p w14:paraId="101715E7" w14:textId="77777777" w:rsidR="00C01C70" w:rsidRDefault="00C01C70" w:rsidP="00C01C70">
      <w:pPr>
        <w:rPr>
          <w:rFonts w:ascii="Times New Roman" w:hAnsi="Times New Roman" w:cs="Times New Roman"/>
          <w:b/>
          <w:sz w:val="24"/>
          <w:szCs w:val="24"/>
        </w:rPr>
        <w:sectPr w:rsidR="00C01C70" w:rsidSect="00C01C70">
          <w:pgSz w:w="11906" w:h="16838"/>
          <w:pgMar w:top="1417" w:right="1417" w:bottom="1417" w:left="1417" w:header="708" w:footer="708" w:gutter="0"/>
          <w:lnNumType w:countBy="1" w:restart="continuous"/>
          <w:cols w:space="708"/>
          <w:docGrid w:linePitch="360"/>
        </w:sectPr>
      </w:pPr>
    </w:p>
    <w:p w14:paraId="60AFFAA2" w14:textId="77777777" w:rsidR="00C01C70" w:rsidRDefault="00C01C70" w:rsidP="00C01C7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Pr="003F03A1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2 Overview of genetic variants with no confirmed associations related to taste preference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72"/>
        <w:gridCol w:w="1731"/>
        <w:gridCol w:w="2742"/>
        <w:gridCol w:w="2930"/>
        <w:gridCol w:w="2518"/>
        <w:gridCol w:w="2311"/>
      </w:tblGrid>
      <w:tr w:rsidR="00C01C70" w:rsidRPr="007125DB" w14:paraId="3468883C" w14:textId="77777777" w:rsidTr="00265E9F">
        <w:trPr>
          <w:trHeight w:val="781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2F1023" w14:textId="77777777" w:rsidR="00C01C70" w:rsidRPr="00313841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13841">
              <w:rPr>
                <w:rFonts w:ascii="Times New Roman" w:hAnsi="Times New Roman" w:cs="Times New Roman"/>
                <w:b/>
                <w:sz w:val="20"/>
                <w:szCs w:val="20"/>
              </w:rPr>
              <w:t>Gene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8AEF25" w14:textId="77777777" w:rsidR="00C01C70" w:rsidRPr="00313841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13841">
              <w:rPr>
                <w:rFonts w:ascii="Times New Roman" w:hAnsi="Times New Roman" w:cs="Times New Roman"/>
                <w:b/>
                <w:sz w:val="20"/>
                <w:szCs w:val="20"/>
              </w:rPr>
              <w:t>SNP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0555E1" w14:textId="77777777" w:rsidR="00C01C70" w:rsidRPr="00313841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05DFB">
              <w:rPr>
                <w:rFonts w:ascii="Times New Roman" w:hAnsi="Times New Roman" w:cs="Times New Roman"/>
                <w:b/>
                <w:sz w:val="20"/>
                <w:szCs w:val="20"/>
              </w:rPr>
              <w:t>Applied tastant/method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C60BF" w14:textId="77777777" w:rsidR="00C01C70" w:rsidRPr="00313841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6634A">
              <w:rPr>
                <w:rFonts w:ascii="Times New Roman" w:hAnsi="Times New Roman" w:cs="Times New Roman"/>
                <w:b/>
                <w:sz w:val="20"/>
                <w:szCs w:val="20"/>
              </w:rPr>
              <w:t>Number of studies with confirmed association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D84838" w14:textId="77777777" w:rsidR="00C01C70" w:rsidRPr="00313841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6234">
              <w:rPr>
                <w:rFonts w:ascii="Times New Roman" w:hAnsi="Times New Roman" w:cs="Times New Roman"/>
                <w:b/>
                <w:sz w:val="20"/>
                <w:szCs w:val="20"/>
              </w:rPr>
              <w:t>Number of studies with no association (number of low quality studies, if applicable)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575519" w14:textId="77777777" w:rsidR="00C01C70" w:rsidRPr="00313841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13841">
              <w:rPr>
                <w:rFonts w:ascii="Times New Roman" w:hAnsi="Times New Roman" w:cs="Times New Roman"/>
                <w:b/>
                <w:sz w:val="20"/>
                <w:szCs w:val="20"/>
              </w:rPr>
              <w:t>Reference</w:t>
            </w:r>
          </w:p>
        </w:tc>
      </w:tr>
      <w:tr w:rsidR="00C01C70" w:rsidRPr="00050746" w14:paraId="1866C02D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3F2BB5" w14:textId="77777777" w:rsidR="00C01C70" w:rsidRPr="00A5547D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9246D">
              <w:rPr>
                <w:rFonts w:ascii="Times New Roman" w:hAnsi="Times New Roman" w:cs="Times New Roman"/>
                <w:b/>
                <w:sz w:val="20"/>
                <w:szCs w:val="20"/>
              </w:rPr>
              <w:t>BITTER TASTE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7C8449" w14:textId="77777777" w:rsidR="00C01C70" w:rsidRPr="00A5547D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EBD3EF" w14:textId="77777777" w:rsidR="00C01C70" w:rsidRPr="00E9246D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2E7BEC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54EF9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77578E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01C70" w:rsidRPr="00050746" w14:paraId="63130B80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E72CCE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b/>
                <w:sz w:val="20"/>
                <w:szCs w:val="20"/>
              </w:rPr>
              <w:t>CA4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AEA5FE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sz w:val="20"/>
                <w:szCs w:val="20"/>
              </w:rPr>
              <w:t>rs990548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22BBD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8E0F23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E7833D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A2869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7A56203D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AD1EDD" w14:textId="77777777" w:rsidR="00C01C70" w:rsidRPr="0079048D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94B12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85FDAB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4B12">
              <w:rPr>
                <w:rFonts w:ascii="Times New Roman" w:hAnsi="Times New Roman" w:cs="Times New Roman"/>
                <w:sz w:val="20"/>
                <w:szCs w:val="20"/>
              </w:rPr>
              <w:t>rs1274840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616CD9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99B7F8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337797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7FB52B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3D7CF3EC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1FBA79" w14:textId="77777777" w:rsidR="00C01C70" w:rsidRDefault="00C01C70" w:rsidP="00265E9F">
            <w:pPr>
              <w:jc w:val="center"/>
            </w:pPr>
            <w:r w:rsidRPr="005B08A5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41869A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4B12">
              <w:rPr>
                <w:rFonts w:ascii="Times New Roman" w:hAnsi="Times New Roman" w:cs="Times New Roman"/>
                <w:sz w:val="20"/>
                <w:szCs w:val="20"/>
              </w:rPr>
              <w:t>rs1703290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D5A933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C8C88B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C24D1E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1562D2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53D922B0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A67235" w14:textId="77777777" w:rsidR="00C01C70" w:rsidRDefault="00C01C70" w:rsidP="00265E9F">
            <w:pPr>
              <w:jc w:val="center"/>
            </w:pPr>
            <w:r w:rsidRPr="005B08A5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785469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4B12">
              <w:rPr>
                <w:rFonts w:ascii="Times New Roman" w:hAnsi="Times New Roman" w:cs="Times New Roman"/>
                <w:sz w:val="20"/>
                <w:szCs w:val="20"/>
              </w:rPr>
              <w:t>rs227432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4B3569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4CBAF5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AD4396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06B1A1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4D4A3E7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14926D" w14:textId="77777777" w:rsidR="00C01C70" w:rsidRDefault="00C01C70" w:rsidP="00265E9F">
            <w:pPr>
              <w:jc w:val="center"/>
            </w:pPr>
            <w:r w:rsidRPr="005B08A5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424D4B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4B12">
              <w:rPr>
                <w:rFonts w:ascii="Times New Roman" w:hAnsi="Times New Roman" w:cs="Times New Roman"/>
                <w:sz w:val="20"/>
                <w:szCs w:val="20"/>
              </w:rPr>
              <w:t>rs227432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9C0D17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AEF2D6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A6E086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0033EB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5F878B3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A08D1D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65FE0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52743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35338">
              <w:rPr>
                <w:rFonts w:ascii="Times New Roman" w:hAnsi="Times New Roman" w:cs="Times New Roman"/>
                <w:sz w:val="20"/>
                <w:szCs w:val="20"/>
              </w:rPr>
              <w:t>rs227433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41445E" w14:textId="77777777" w:rsidR="00C01C70" w:rsidRPr="00F521C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21CB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E86A37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3FB64B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412DD2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52A08A2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F459C0" w14:textId="77777777" w:rsidR="00C01C70" w:rsidRDefault="00C01C70" w:rsidP="00265E9F">
            <w:pPr>
              <w:jc w:val="center"/>
            </w:pPr>
            <w:r w:rsidRPr="00E8067A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241FB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4B12">
              <w:rPr>
                <w:rFonts w:ascii="Times New Roman" w:hAnsi="Times New Roman" w:cs="Times New Roman"/>
                <w:sz w:val="20"/>
                <w:szCs w:val="20"/>
              </w:rPr>
              <w:t>rs227433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E2CC1C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BD3353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66D93D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A8A3CC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7E3A188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E0A0C1" w14:textId="77777777" w:rsidR="00C01C70" w:rsidRDefault="00C01C70" w:rsidP="00265E9F">
            <w:pPr>
              <w:jc w:val="center"/>
            </w:pPr>
            <w:r w:rsidRPr="00E8067A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83FADC" w14:textId="77777777" w:rsidR="00C01C70" w:rsidRPr="00035338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35338">
              <w:rPr>
                <w:rFonts w:ascii="Times New Roman" w:hAnsi="Times New Roman" w:cs="Times New Roman"/>
                <w:sz w:val="20"/>
                <w:szCs w:val="20"/>
              </w:rPr>
              <w:t>rs373766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3B8F61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F864B0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3B95B9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EB8F41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F45216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8AE0F" w14:textId="77777777" w:rsidR="00C01C70" w:rsidRDefault="00C01C70" w:rsidP="00265E9F">
            <w:pPr>
              <w:jc w:val="center"/>
            </w:pPr>
            <w:r w:rsidRPr="00E8067A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FA2C25" w14:textId="77777777" w:rsidR="00C01C70" w:rsidRPr="00035338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35338">
              <w:rPr>
                <w:rFonts w:ascii="Times New Roman" w:hAnsi="Times New Roman" w:cs="Times New Roman"/>
                <w:sz w:val="20"/>
                <w:szCs w:val="20"/>
              </w:rPr>
              <w:t>rs376596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7C7836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C7142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31A8F3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2B400E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4806DD8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1EDE08" w14:textId="77777777" w:rsidR="00C01C70" w:rsidRDefault="00C01C70" w:rsidP="00265E9F">
            <w:pPr>
              <w:jc w:val="center"/>
            </w:pPr>
            <w:r w:rsidRPr="00E8067A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38B78A" w14:textId="77777777" w:rsidR="00C01C70" w:rsidRPr="00035338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35338">
              <w:rPr>
                <w:rFonts w:ascii="Times New Roman" w:hAnsi="Times New Roman" w:cs="Times New Roman"/>
                <w:sz w:val="20"/>
                <w:szCs w:val="20"/>
              </w:rPr>
              <w:t>rs376596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E612C9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6B60D6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6EFE4F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1EED3F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6382F248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02B6C9" w14:textId="77777777" w:rsidR="00C01C70" w:rsidRDefault="00C01C70" w:rsidP="00265E9F">
            <w:pPr>
              <w:jc w:val="center"/>
            </w:pPr>
            <w:r w:rsidRPr="00E8067A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2B032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rs376596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24C99C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57225D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CE2892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F73A42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E8C317C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959B2F" w14:textId="77777777" w:rsidR="00C01C70" w:rsidRDefault="00C01C70" w:rsidP="00265E9F">
            <w:pPr>
              <w:jc w:val="center"/>
            </w:pPr>
            <w:r w:rsidRPr="00E8067A">
              <w:rPr>
                <w:rFonts w:ascii="Times New Roman" w:hAnsi="Times New Roman" w:cs="Times New Roman"/>
                <w:b/>
                <w:sz w:val="20"/>
                <w:szCs w:val="20"/>
              </w:rPr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F2A8C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rs376596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C019D8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AC5D44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82E5D2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B7AD9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EF593A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532689" w14:textId="77777777" w:rsidR="00C01C70" w:rsidRDefault="00C01C70" w:rsidP="00265E9F">
            <w:pPr>
              <w:jc w:val="center"/>
            </w:pPr>
            <w:r w:rsidRPr="00E8067A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CA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FA09F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rs754520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5E4645" w14:textId="77777777" w:rsidR="00C01C70" w:rsidRDefault="00C01C70" w:rsidP="00265E9F">
            <w:pPr>
              <w:jc w:val="center"/>
            </w:pPr>
            <w:r w:rsidRPr="000B5658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BA8C40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A33C28" w14:textId="77777777" w:rsidR="00C01C70" w:rsidRPr="00F94B12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479A42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eney EL&lt;/Author&gt;&lt;Year&gt;2014&lt;/Year&gt;&lt;RecNum&gt;2963&lt;/RecNum&gt;&lt;DisplayText&gt;(41)&lt;/DisplayText&gt;&lt;record&gt;&lt;rec-number&gt;2963&lt;/rec-number&gt;&lt;foreign-keys&gt;&lt;key app="EN" db-id="9trvse90s5520zewaexvv5aq0ew200a9efz5"&gt;2963&lt;/key&gt;&lt;/foreign-keys&gt;&lt;ref-type name="Journal Article"&gt;17&lt;/ref-type&gt;&lt;contributors&gt;&lt;authors&gt;&lt;author&gt;Feeney EL, Hayes JE. &lt;/author&gt;&lt;/authors&gt;&lt;/contributors&gt;&lt;titles&gt;&lt;title&gt;Exploring associations between taste perception, oral anatomy and polymorphisms in the carbonic anhydrase (gustin) gene CA6.&lt;/title&gt;&lt;secondary-title&gt;Physiol Behav&lt;/secondary-title&gt;&lt;/titles&gt;&lt;periodical&gt;&lt;full-title&gt;Physiol Behav&lt;/full-title&gt;&lt;/periodical&gt;&lt;pages&gt;148-54&lt;/pages&gt;&lt;volume&gt;&lt;style face="normal" font="default" charset="238" size="100%"&gt;128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1" w:tooltip="Feeney EL, 2014 #296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E76D4B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2DE738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CASC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0C5E1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1048509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822684" w14:textId="77777777" w:rsidR="00C01C70" w:rsidRPr="00F521C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21CB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0C7C74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0F5A90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1219DB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BB1450" w14:paraId="2DA57DEF" w14:textId="77777777" w:rsidTr="00265E9F">
        <w:trPr>
          <w:trHeight w:val="433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AD7AD" w14:textId="77777777" w:rsidR="00C01C70" w:rsidRPr="007B311F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D3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C10355" w14:textId="77777777" w:rsidR="00C01C70" w:rsidRPr="00F04DB4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DB4">
              <w:rPr>
                <w:rFonts w:ascii="Times New Roman" w:hAnsi="Times New Roman" w:cs="Times New Roman"/>
                <w:sz w:val="20"/>
                <w:szCs w:val="20"/>
              </w:rPr>
              <w:t>rs152748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A9948B" w14:textId="77777777" w:rsidR="00C01C70" w:rsidRPr="00955E51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B1450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B468F9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2BCF14" w14:textId="77777777" w:rsidR="00C01C70" w:rsidRPr="00BB145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B41C11" w14:textId="77777777" w:rsidR="00C01C70" w:rsidRPr="00BB145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ZWxpczwvQXV0aG9yPjxZZWFyPjIwMTU8L1llYXI+PFJl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ZWxpczwvQXV0aG9yPjxZZWFyPjIwMTU8L1llYXI+PFJl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0" w:tooltip="Melis, 2015 #187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0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BB1450" w14:paraId="422B5C58" w14:textId="77777777" w:rsidTr="00265E9F">
        <w:trPr>
          <w:trHeight w:val="4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DD17C9" w14:textId="77777777" w:rsidR="00C01C70" w:rsidRPr="007B311F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D3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E64B50" w14:textId="77777777" w:rsidR="00C01C70" w:rsidRPr="007B311F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4DB4">
              <w:rPr>
                <w:rFonts w:ascii="Times New Roman" w:hAnsi="Times New Roman" w:cs="Times New Roman"/>
                <w:sz w:val="20"/>
                <w:szCs w:val="20"/>
              </w:rPr>
              <w:t>rs176166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E43F57" w14:textId="77777777" w:rsidR="00C01C70" w:rsidRPr="00955E51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B1450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5EA913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8907C8" w14:textId="77777777" w:rsidR="00C01C70" w:rsidRPr="00BB145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FC613E" w14:textId="77777777" w:rsidR="00C01C70" w:rsidRPr="00BB145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ZWxpczwvQXV0aG9yPjxZZWFyPjIwMTU8L1llYXI+PFJl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ZWxpczwvQXV0aG9yPjxZZWFyPjIwMTU8L1llYXI+PFJl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0" w:tooltip="Melis, 2015 #187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0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8F37B0F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826720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b/>
                <w:sz w:val="20"/>
                <w:szCs w:val="20"/>
              </w:rPr>
              <w:t>CDYL2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BAF13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sz w:val="20"/>
                <w:szCs w:val="20"/>
              </w:rPr>
              <w:t>rs1333376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C4CCD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F2D8E6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77E15F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0DD00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2D6320EC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C4BD59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b/>
                <w:sz w:val="20"/>
                <w:szCs w:val="20"/>
              </w:rPr>
              <w:t>FFAR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A0E37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sz w:val="20"/>
                <w:szCs w:val="20"/>
              </w:rPr>
              <w:t>rs2301151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420CF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F73771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16C53D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99912C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3CBBB90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F2D2B4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8A1C7B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152460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73736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1EEC4A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5BC3BA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707F2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7B8B8F6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E75177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INTS4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2D070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381925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72F48C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1CA5BB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0ECEFA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2710B5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5EB6A9F2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9C7A9A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KCNJ5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18397E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493738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625E8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D247E0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1C317E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A395C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519B2394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A285E7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b/>
                <w:sz w:val="20"/>
                <w:szCs w:val="20"/>
              </w:rPr>
              <w:t>LOC105377272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7B25B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sz w:val="20"/>
                <w:szCs w:val="20"/>
              </w:rPr>
              <w:t>rs412780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8212D1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18B9E3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A00AC4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9B7C1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2B70391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B0D502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LOC107986812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E88B4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779284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3550E2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6CB942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0BD392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06386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76D2EA7A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109D22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68D17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1096690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384082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0F8E3F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D0EA9E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C5802C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14:paraId="2A5DEE41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7A4A00" w14:textId="77777777" w:rsidR="00C01C70" w:rsidRPr="0079048D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75A942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66307">
              <w:rPr>
                <w:rFonts w:ascii="Times New Roman" w:hAnsi="Times New Roman" w:cs="Times New Roman"/>
                <w:sz w:val="20"/>
                <w:szCs w:val="20"/>
              </w:rPr>
              <w:t>rs130872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EB18D9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Bitterness of </w:t>
            </w:r>
            <w:r w:rsidRPr="00966307">
              <w:rPr>
                <w:rFonts w:ascii="Times New Roman" w:hAnsi="Times New Roman" w:cs="Times New Roman"/>
                <w:sz w:val="20"/>
                <w:szCs w:val="20"/>
              </w:rPr>
              <w:t>Acesulfame Potassiu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252ECC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812C84" w14:textId="77777777" w:rsidR="00C01C70" w:rsidRPr="00A05719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9586B7" w14:textId="77777777" w:rsidR="00C01C70" w:rsidRPr="003B3DF9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3DF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3B3DF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llen AL&lt;/Author&gt;&lt;Year&gt;2013&lt;/Year&gt;&lt;RecNum&gt;2980&lt;/RecNum&gt;&lt;DisplayText&gt;(4)&lt;/DisplayText&gt;&lt;record&gt;&lt;rec-number&gt;2980&lt;/rec-number&gt;&lt;foreign-keys&gt;&lt;key app="EN" db-id="9trvse90s5520zewaexvv5aq0ew200a9efz5"&gt;2980&lt;/key&gt;&lt;/foreign-keys&gt;&lt;ref-type name="Journal Article"&gt;17&lt;/ref-type&gt;&lt;contributors&gt;&lt;authors&gt;&lt;author&gt;Allen AL, McGeary JE, Hayes JE. &lt;/author&gt;&lt;/authors&gt;&lt;/contributors&gt;&lt;titles&gt;&lt;title&gt;Rebaudioside A and Rebaudioside D bitterness do not covary with Acesulfame K bitterness or polymorphisms in TAS2R9 and TAS2R31.&lt;/title&gt;&lt;secondary-title&gt;Chemosens Percept. &lt;/secondary-title&gt;&lt;/titles&gt;&lt;periodical&gt;&lt;full-title&gt;Chemosens Percept.&lt;/full-title&gt;&lt;/periodical&gt;&lt;pages&gt;&lt;style face="normal" font="default" charset="238" size="100%"&gt;3&lt;/style&gt;&lt;/pages&gt;&lt;volume&gt;&lt;style face="normal" font="default" charset="238" size="100%"&gt;6&lt;/style&gt;&lt;/volume&gt;&lt;dates&gt;&lt;year&gt;&lt;style face="normal" font="default" charset="238" size="100%"&gt;2013&lt;/style&gt;&lt;/year&gt;&lt;/dates&gt;&lt;urls&gt;&lt;/urls&gt;&lt;/record&gt;&lt;/Cite&gt;&lt;/EndNote&gt;</w:instrText>
            </w:r>
            <w:r w:rsidRPr="003B3DF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B3DF9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" w:tooltip="Allen AL, 2013 #2980" w:history="1">
              <w:r w:rsidRPr="003B3DF9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, 18, 8</w:t>
            </w:r>
            <w:r w:rsidRPr="003B3DF9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B3DF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7668CEA3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89F566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983653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448188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68FA2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506DB9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8E32B6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3C6E86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5FC1A979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CC39C1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D06261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84667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5ADEBB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1F8E51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A37FF0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6FCAB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4148028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8F679E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b/>
                <w:sz w:val="20"/>
                <w:szCs w:val="20"/>
              </w:rPr>
              <w:t>OR11H7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86D803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sz w:val="20"/>
                <w:szCs w:val="20"/>
              </w:rPr>
              <w:t>rs195355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19CD1A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DE020A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00F7D3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30415A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3741B584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958695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OR7D4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58A293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sz w:val="20"/>
                <w:szCs w:val="20"/>
              </w:rPr>
              <w:t>rs502027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61ADD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56995A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45C46D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8D3BF4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6E3095C6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DD536E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b/>
                <w:sz w:val="20"/>
                <w:szCs w:val="20"/>
              </w:rPr>
              <w:t>OR7D4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691EE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sz w:val="20"/>
                <w:szCs w:val="20"/>
              </w:rPr>
              <w:t>rs6172990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A931C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E667DE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2B96AD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403B52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4B3E427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EEB6BA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TAS2R31)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E4E9B1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sz w:val="20"/>
                <w:szCs w:val="20"/>
              </w:rPr>
              <w:t>rs1084529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E60942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FE20A2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36EA1F" w14:textId="77777777" w:rsidR="00C01C70" w:rsidRPr="00986DEF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C0B075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5C7AE2ED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88670F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TAS2R50)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E67B2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1077239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0F2C5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249650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A7684F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597219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20A7F58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6080A0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b/>
                <w:sz w:val="20"/>
                <w:szCs w:val="20"/>
              </w:rPr>
              <w:t>SCNN1D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3374DC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sz w:val="20"/>
                <w:szCs w:val="20"/>
              </w:rPr>
              <w:t>rs58696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16E3C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2D2A8E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C63438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CE2FBE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2C826BD4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C3F50F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b/>
                <w:sz w:val="20"/>
                <w:szCs w:val="20"/>
              </w:rPr>
              <w:t>SRPK2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9D331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s120406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BDE6C1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4A3515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E33E99" w14:textId="77777777" w:rsidR="00C01C70" w:rsidRPr="00B907E7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E53081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14:paraId="670D22E2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6F68E0" w14:textId="77777777" w:rsidR="00C01C70" w:rsidRPr="00EF38AD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A2DE0">
              <w:rPr>
                <w:rFonts w:ascii="Times New Roman" w:hAnsi="Times New Roman" w:cs="Times New Roman"/>
                <w:b/>
                <w:sz w:val="20"/>
                <w:szCs w:val="20"/>
              </w:rPr>
              <w:t>TAS1R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173072" w14:textId="77777777" w:rsidR="00C01C70" w:rsidRPr="00350CBC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A2DE0">
              <w:rPr>
                <w:rFonts w:ascii="Times New Roman" w:hAnsi="Times New Roman" w:cs="Times New Roman"/>
                <w:sz w:val="20"/>
                <w:szCs w:val="20"/>
              </w:rPr>
              <w:t>rs3416096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AA3B70" w14:textId="77777777" w:rsidR="00C01C70" w:rsidRPr="00D72891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B7101B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F19C2D" w14:textId="77777777" w:rsidR="00C01C70" w:rsidRPr="00FA2DE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011EF4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awal S&lt;/Author&gt;&lt;Year&gt;2013&lt;/Year&gt;&lt;RecNum&gt;2950&lt;/RecNum&gt;&lt;DisplayText&gt;(10)&lt;/DisplayText&gt;&lt;record&gt;&lt;rec-number&gt;2950&lt;/rec-number&gt;&lt;foreign-keys&gt;&lt;key app="EN" db-id="9trvse90s5520zewaexvv5aq0ew200a9efz5"&gt;2950&lt;/key&gt;&lt;/foreign-keys&gt;&lt;ref-type name="Journal Article"&gt;17&lt;/ref-type&gt;&lt;contributors&gt;&lt;authors&gt;&lt;author&gt;Rawal S, Hayes JE, Wallace MR, Bartoshuk LM, Duffy VB.&lt;/author&gt;&lt;/authors&gt;&lt;/contributors&gt;&lt;titles&gt;&lt;title&gt;Do polymorphisms in the TAS1R1 gene contribute to broader differences in human taste intensity?&lt;/title&gt;&lt;secondary-title&gt;Chem Senses. &lt;/secondary-title&gt;&lt;/titles&gt;&lt;periodical&gt;&lt;full-title&gt;Chem Senses.&lt;/full-title&gt;&lt;/periodical&gt;&lt;pages&gt;719-28&lt;/pages&gt;&lt;volume&gt;&lt;style face="normal" font="default" charset="238" size="100%"&gt;38&lt;/style&gt;&lt;/volume&gt;&lt;number&gt;&lt;style face="normal" font="default" charset="238" size="100%"&gt;8&lt;/style&gt;&lt;/number&gt;&lt;dates&gt;&lt;year&gt;&lt;style face="normal" font="default" charset="238" size="100%"&gt;2013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0" w:tooltip="Rawal S, 2013 #2950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0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B6AF33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002F0C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65FE0">
              <w:rPr>
                <w:rFonts w:ascii="Times New Roman" w:hAnsi="Times New Roman" w:cs="Times New Roman"/>
                <w:b/>
                <w:sz w:val="20"/>
                <w:szCs w:val="20"/>
              </w:rPr>
              <w:t>TAS1R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19D9F1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FE0">
              <w:rPr>
                <w:rFonts w:ascii="Times New Roman" w:hAnsi="Times New Roman" w:cs="Times New Roman"/>
                <w:sz w:val="20"/>
                <w:szCs w:val="20"/>
              </w:rPr>
              <w:t>rs3416096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CAD2A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015F22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AB9A35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47AAA9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DCAFE20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00FB9E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AS1R2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C19B3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3587411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6B628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AF593C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FF5998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1CED5E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22FD0B50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83D656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AS1R2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C26A5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970179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77A32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BA73BF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F72DCC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A4A28F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EC2A40C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A7BADA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b/>
                <w:sz w:val="20"/>
                <w:szCs w:val="20"/>
              </w:rPr>
              <w:t>TAS1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B81F4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sz w:val="20"/>
                <w:szCs w:val="20"/>
              </w:rPr>
              <w:t>rs11161579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94B7B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58C7EA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FA2D15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A046A3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2F547C4F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1C291E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b/>
                <w:sz w:val="20"/>
                <w:szCs w:val="20"/>
              </w:rPr>
              <w:t>TAS1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6225A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sz w:val="20"/>
                <w:szCs w:val="20"/>
              </w:rPr>
              <w:t>rs30735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4C96DA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43C85E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6A8735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D1CA8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211C6CA8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31AA8E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b/>
                <w:sz w:val="20"/>
                <w:szCs w:val="20"/>
              </w:rPr>
              <w:t>TAS1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68EAD8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sz w:val="20"/>
                <w:szCs w:val="20"/>
              </w:rPr>
              <w:t>rs30737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06317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A489A2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40D8CD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CA1F37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FF1F27D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811D41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b/>
                <w:sz w:val="20"/>
                <w:szCs w:val="20"/>
              </w:rPr>
              <w:t>TAS1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4C379B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sz w:val="20"/>
                <w:szCs w:val="20"/>
              </w:rPr>
              <w:t>rs3574481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FE0BDA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197C2B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BD4C85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2D6E6C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6700C5A4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F0634E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b/>
                <w:sz w:val="20"/>
                <w:szCs w:val="20"/>
              </w:rPr>
              <w:t>TAS1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1E5C29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7B4">
              <w:rPr>
                <w:rFonts w:ascii="Times New Roman" w:hAnsi="Times New Roman" w:cs="Times New Roman"/>
                <w:sz w:val="20"/>
                <w:szCs w:val="20"/>
              </w:rPr>
              <w:t>rs7675586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C26CE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D8DC37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852563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F82719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D2AED34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AB236F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TAS2R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7B20A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223423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A0A3D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BB8FEF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8D8935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D597B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97746A" w14:paraId="0B4A330D" w14:textId="77777777" w:rsidTr="00265E9F">
        <w:trPr>
          <w:trHeight w:val="256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DA9891" w14:textId="77777777" w:rsidR="00C01C70" w:rsidRPr="00C46673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46673">
              <w:rPr>
                <w:rFonts w:ascii="Times New Roman" w:hAnsi="Times New Roman" w:cs="Times New Roman"/>
                <w:b/>
                <w:sz w:val="20"/>
                <w:szCs w:val="20"/>
              </w:rPr>
              <w:t>TAS2R1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1BC0C0" w14:textId="77777777" w:rsidR="00C01C70" w:rsidRPr="00C46673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46673">
              <w:rPr>
                <w:rFonts w:ascii="Times New Roman" w:hAnsi="Times New Roman" w:cs="Times New Roman"/>
                <w:sz w:val="20"/>
                <w:szCs w:val="20"/>
              </w:rPr>
              <w:t>rs101544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BE69ED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Bitterness of capsaicin, piperine, </w:t>
            </w:r>
            <w:r w:rsidRPr="00702FA9">
              <w:rPr>
                <w:rFonts w:ascii="Times New Roman" w:hAnsi="Times New Roman" w:cs="Times New Roman"/>
                <w:sz w:val="20"/>
                <w:szCs w:val="20"/>
              </w:rPr>
              <w:t>ethanol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F2A3AE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7E2A57" w14:textId="77777777" w:rsidR="00C01C70" w:rsidRPr="00E0389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2B4D89" w14:textId="77777777" w:rsidR="00C01C70" w:rsidRPr="0036634A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634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36634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olden AA&lt;/Author&gt;&lt;Year&gt;2016&lt;/Year&gt;&lt;RecNum&gt;2975&lt;/RecNum&gt;&lt;DisplayText&gt;(19)&lt;/DisplayText&gt;&lt;record&gt;&lt;rec-number&gt;2975&lt;/rec-number&gt;&lt;foreign-keys&gt;&lt;key app="EN" db-id="9trvse90s5520zewaexvv5aq0ew200a9efz5"&gt;2975&lt;/key&gt;&lt;/foreign-keys&gt;&lt;ref-type name="Journal Article"&gt;17&lt;/ref-type&gt;&lt;contributors&gt;&lt;authors&gt;&lt;author&gt;Nolden AA, McGeary JE, Hayes JE. &lt;/author&gt;&lt;/authors&gt;&lt;/contributors&gt;&lt;titles&gt;&lt;title&gt;Differential bitterness in capsaicin, piperine, and ethanol associates with polymorphisms in multiple bitter taste receptor genes&lt;/title&gt;&lt;secondary-title&gt;Physiol Behav.&lt;/secondary-title&gt;&lt;/titles&gt;&lt;periodical&gt;&lt;full-title&gt;Physiol Behav.&lt;/full-title&gt;&lt;/periodical&gt;&lt;pages&gt;117-27&lt;/pages&gt;&lt;volume&gt;&lt;style face="normal" font="default" charset="238" size="100%"&gt;156&lt;/style&gt;&lt;/volume&gt;&lt;dates&gt;&lt;year&gt;&lt;style face="normal" font="default" charset="238" size="100%"&gt;2016&lt;/style&gt;&lt;/year&gt;&lt;/dates&gt;&lt;urls&gt;&lt;/urls&gt;&lt;/record&gt;&lt;/Cite&gt;&lt;/EndNote&gt;</w:instrText>
            </w:r>
            <w:r w:rsidRPr="0036634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6634A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36634A">
              <w:rPr>
                <w:rFonts w:ascii="Times New Roman" w:hAnsi="Times New Roman" w:cs="Times New Roman"/>
                <w:sz w:val="20"/>
                <w:szCs w:val="20"/>
              </w:rPr>
              <w:t>41</w:t>
            </w:r>
            <w:hyperlink w:anchor="_ENREF_19" w:tooltip="Nolden AA, 2016 #2975" w:history="1"/>
            <w:r w:rsidRPr="0036634A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6634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32AB18CE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9528A1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b/>
                <w:sz w:val="20"/>
                <w:szCs w:val="20"/>
              </w:rPr>
              <w:t>TAS2R1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447716" w14:textId="77777777" w:rsidR="00C01C70" w:rsidRPr="003737B4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737B4">
              <w:rPr>
                <w:rFonts w:ascii="Times New Roman" w:hAnsi="Times New Roman" w:cs="Times New Roman"/>
                <w:sz w:val="20"/>
                <w:szCs w:val="20"/>
              </w:rPr>
              <w:t>rs101544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99759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, b</w:t>
            </w:r>
            <w:r w:rsidRPr="000C2A07">
              <w:rPr>
                <w:rFonts w:ascii="Times New Roman" w:hAnsi="Times New Roman" w:cs="Times New Roman"/>
                <w:sz w:val="20"/>
                <w:szCs w:val="20"/>
              </w:rPr>
              <w:t>itterness of alcohol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40D93A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DA68D3" w14:textId="77777777" w:rsidR="00C01C70" w:rsidRPr="003737B4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737B4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F44FED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llen AL&lt;/Author&gt;&lt;Year&gt;2014&lt;/Year&gt;&lt;RecNum&gt;2986&lt;/RecNum&gt;&lt;DisplayText&gt;(20)&lt;/DisplayText&gt;&lt;record&gt;&lt;rec-number&gt;2986&lt;/rec-number&gt;&lt;foreign-keys&gt;&lt;key app="EN" db-id="9trvse90s5520zewaexvv5aq0ew200a9efz5"&gt;2986&lt;/key&gt;&lt;/foreign-keys&gt;&lt;ref-type name="Journal Article"&gt;17&lt;/ref-type&gt;&lt;contributors&gt;&lt;authors&gt;&lt;author&gt;Allen AL, McGeary JE, Hayes JE.&lt;/author&gt;&lt;/authors&gt;&lt;/contributors&gt;&lt;titles&gt;&lt;title&gt;Polymorphisms in TRPV1 and TAS2Rs associate with sensations from sampled ethanol&lt;/title&gt;&lt;secondary-title&gt;Alcohol Clin Exp Res.&lt;/secondary-title&gt;&lt;/titles&gt;&lt;periodical&gt;&lt;full-title&gt;Alcohol Clin Exp Res.&lt;/full-title&gt;&lt;/periodical&gt;&lt;pages&gt;2550-60.&lt;/pages&gt;&lt;volume&gt;&lt;style face="normal" font="default" charset="238" size="100%"&gt;38&lt;/style&gt;&lt;/volume&gt;&lt;number&gt;&lt;style face="normal" font="default" charset="238" size="100%"&gt;10&lt;/style&gt;&lt;/number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hyperlink w:anchor="_ENREF_20" w:tooltip="Allen AL, 2014 #2986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0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0ECDE3A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E36B47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b/>
                <w:sz w:val="20"/>
                <w:szCs w:val="20"/>
              </w:rPr>
              <w:t>TAS2R1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9777D4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sz w:val="20"/>
                <w:szCs w:val="20"/>
              </w:rPr>
              <w:t>rs223398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DCF59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C60875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3F343E" w14:textId="77777777" w:rsidR="00C01C70" w:rsidRPr="00B907E7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C3E9CB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34C08CA4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160381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b/>
                <w:sz w:val="20"/>
                <w:szCs w:val="20"/>
              </w:rPr>
              <w:t>TAS2R1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913AB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s97873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855A93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F09976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C1876" w14:textId="77777777" w:rsidR="00C01C70" w:rsidRPr="00B907E7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3437A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748F2484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E049F1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b/>
                <w:sz w:val="20"/>
                <w:szCs w:val="20"/>
              </w:rPr>
              <w:t>TAS2R19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817EA4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sz w:val="20"/>
                <w:szCs w:val="20"/>
              </w:rPr>
              <w:t>rs1257865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E4161E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31741B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402FA3" w14:textId="77777777" w:rsidR="00C01C70" w:rsidRPr="00B907E7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70558F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682D9E43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78C66D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b/>
                <w:sz w:val="20"/>
                <w:szCs w:val="20"/>
              </w:rPr>
              <w:t>TAS2R19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6121C8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53042">
              <w:rPr>
                <w:rFonts w:ascii="Times New Roman" w:hAnsi="Times New Roman" w:cs="Times New Roman"/>
                <w:sz w:val="20"/>
                <w:szCs w:val="20"/>
              </w:rPr>
              <w:t>rs476323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59DBDC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545778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AC7A8C" w14:textId="77777777" w:rsidR="00C01C70" w:rsidRPr="00B907E7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E6328A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4000F70E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1D7124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AS2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8A5522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227000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F0D824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A087F0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8BD822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EF50F0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97746A" w14:paraId="0E356847" w14:textId="77777777" w:rsidTr="00265E9F">
        <w:trPr>
          <w:trHeight w:val="164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12B532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46673">
              <w:rPr>
                <w:rFonts w:ascii="Times New Roman" w:hAnsi="Times New Roman" w:cs="Times New Roman"/>
                <w:b/>
                <w:sz w:val="20"/>
                <w:szCs w:val="20"/>
              </w:rPr>
              <w:t>TAS2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BE0239" w14:textId="77777777" w:rsidR="00C01C70" w:rsidRPr="001C1C03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46673">
              <w:rPr>
                <w:rFonts w:ascii="Times New Roman" w:hAnsi="Times New Roman" w:cs="Times New Roman"/>
                <w:sz w:val="20"/>
                <w:szCs w:val="20"/>
              </w:rPr>
              <w:t>rs76500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8345A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A2BB5">
              <w:rPr>
                <w:rFonts w:ascii="Times New Roman" w:hAnsi="Times New Roman" w:cs="Times New Roman"/>
                <w:sz w:val="20"/>
                <w:szCs w:val="20"/>
              </w:rPr>
              <w:t xml:space="preserve">Bitterness of capsaicin, piperine, ethano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hreshold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AD3A89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AB6B72" w14:textId="77777777" w:rsidR="00C01C70" w:rsidRPr="00E0389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45A770" w14:textId="77777777" w:rsidR="00C01C70" w:rsidRPr="0097746A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olden AA&lt;/Author&gt;&lt;Year&gt;2016&lt;/Year&gt;&lt;RecNum&gt;2975&lt;/RecNum&gt;&lt;DisplayText&gt;(19)&lt;/DisplayText&gt;&lt;record&gt;&lt;rec-number&gt;2975&lt;/rec-number&gt;&lt;foreign-keys&gt;&lt;key app="EN" db-id="9trvse90s5520zewaexvv5aq0ew200a9efz5"&gt;2975&lt;/key&gt;&lt;/foreign-keys&gt;&lt;ref-type name="Journal Article"&gt;17&lt;/ref-type&gt;&lt;contributors&gt;&lt;authors&gt;&lt;author&gt;Nolden AA, McGeary JE, Hayes JE. &lt;/author&gt;&lt;/authors&gt;&lt;/contributors&gt;&lt;titles&gt;&lt;title&gt;Differential bitterness in capsaicin, piperine, and ethanol associates with polymorphisms in multiple bitter taste receptor genes&lt;/title&gt;&lt;secondary-title&gt;Physiol Behav.&lt;/secondary-title&gt;&lt;/titles&gt;&lt;periodical&gt;&lt;full-title&gt;Physiol Behav.&lt;/full-title&gt;&lt;/periodical&gt;&lt;pages&gt;117-27&lt;/pages&gt;&lt;volume&gt;&lt;style face="normal" font="default" charset="238" size="100%"&gt;156&lt;/style&gt;&lt;/volume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9" w:tooltip="Nolden AA, 2016 #2975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9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6985808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EE378C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AS2R39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D5C1D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472660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7A0FA1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B641A6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012C96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184192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97746A" w14:paraId="65739599" w14:textId="77777777" w:rsidTr="00265E9F">
        <w:trPr>
          <w:trHeight w:val="28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75E42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46673">
              <w:rPr>
                <w:rFonts w:ascii="Times New Roman" w:hAnsi="Times New Roman" w:cs="Times New Roman"/>
                <w:b/>
                <w:sz w:val="20"/>
                <w:szCs w:val="20"/>
              </w:rPr>
              <w:t>TAS2R4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BE7D51" w14:textId="77777777" w:rsidR="00C01C70" w:rsidRPr="003737B4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737B4">
              <w:rPr>
                <w:rFonts w:ascii="Times New Roman" w:hAnsi="Times New Roman" w:cs="Times New Roman"/>
                <w:sz w:val="20"/>
                <w:szCs w:val="20"/>
              </w:rPr>
              <w:t>rs223399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DA5B6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, b</w:t>
            </w:r>
            <w:r w:rsidRPr="008B00F7">
              <w:rPr>
                <w:rFonts w:ascii="Times New Roman" w:hAnsi="Times New Roman" w:cs="Times New Roman"/>
                <w:sz w:val="20"/>
                <w:szCs w:val="20"/>
              </w:rPr>
              <w:t>itterness of capsaicin, piperine, ethanol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F14320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A91231" w14:textId="77777777" w:rsidR="00C01C70" w:rsidRPr="003737B4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737B4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2BCD67" w14:textId="77777777" w:rsidR="00C01C70" w:rsidRPr="0097746A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41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hyperlink w:anchor="_ENREF_14" w:tooltip="Bering AB, 2014 #29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E0389E" w14:paraId="2DD730F3" w14:textId="77777777" w:rsidTr="00265E9F">
        <w:trPr>
          <w:trHeight w:val="29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3EFCBB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46673">
              <w:rPr>
                <w:rFonts w:ascii="Times New Roman" w:hAnsi="Times New Roman" w:cs="Times New Roman"/>
                <w:b/>
                <w:sz w:val="20"/>
                <w:szCs w:val="20"/>
              </w:rPr>
              <w:t>TAS2R4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25CDC" w14:textId="77777777" w:rsidR="00C01C70" w:rsidRPr="001C1C03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46673">
              <w:rPr>
                <w:rFonts w:ascii="Times New Roman" w:hAnsi="Times New Roman" w:cs="Times New Roman"/>
                <w:sz w:val="20"/>
                <w:szCs w:val="20"/>
              </w:rPr>
              <w:t>rs223400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61565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36B68">
              <w:rPr>
                <w:rFonts w:ascii="Times New Roman" w:hAnsi="Times New Roman" w:cs="Times New Roman"/>
                <w:sz w:val="20"/>
                <w:szCs w:val="20"/>
              </w:rPr>
              <w:t>Bitterness of capsaicin, piperine, ethanol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3A092A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7E8DFC" w14:textId="77777777" w:rsidR="00C01C70" w:rsidRPr="00E0389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19F4F4" w14:textId="77777777" w:rsidR="00C01C70" w:rsidRPr="00E0389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olden AA&lt;/Author&gt;&lt;Year&gt;2016&lt;/Year&gt;&lt;RecNum&gt;2975&lt;/RecNum&gt;&lt;DisplayText&gt;(19)&lt;/DisplayText&gt;&lt;record&gt;&lt;rec-number&gt;2975&lt;/rec-number&gt;&lt;foreign-keys&gt;&lt;key app="EN" db-id="9trvse90s5520zewaexvv5aq0ew200a9efz5"&gt;2975&lt;/key&gt;&lt;/foreign-keys&gt;&lt;ref-type name="Journal Article"&gt;17&lt;/ref-type&gt;&lt;contributors&gt;&lt;authors&gt;&lt;author&gt;Nolden AA, McGeary JE, Hayes JE. &lt;/author&gt;&lt;/authors&gt;&lt;/contributors&gt;&lt;titles&gt;&lt;title&gt;Differential bitterness in capsaicin, piperine, and ethanol associates with polymorphisms in multiple bitter taste receptor genes&lt;/title&gt;&lt;secondary-title&gt;Physiol Behav.&lt;/secondary-title&gt;&lt;/titles&gt;&lt;periodical&gt;&lt;full-title&gt;Physiol Behav.&lt;/full-title&gt;&lt;/periodical&gt;&lt;pages&gt;117-27&lt;/pages&gt;&lt;volume&gt;&lt;style face="normal" font="default" charset="238" size="100%"&gt;156&lt;/style&gt;&lt;/volume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1</w:t>
            </w:r>
            <w:hyperlink w:anchor="_ENREF_19" w:tooltip="Nolden AA, 2016 #2975" w:history="1"/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49181B8E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7D9AF1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AS2R60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ADE00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459503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8232A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E9EC22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14A113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74561B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0A4E6055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E5F6F2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RPA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3F6C04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782761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1FC7F1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46575F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92A3CB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A252C6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26447A50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D24DA7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RPA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FA0963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1198879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46EF6A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 xml:space="preserve">Quinine 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5B5DD2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2B107E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246507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A2ADC6E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150E75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TRPM5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D85C3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230169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57AA24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 xml:space="preserve">Quinine 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26E4F7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2AD948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DE7B3E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2E647540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5738CE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RPM8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2B36AA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759355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DCED19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 xml:space="preserve">Quinine 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80D404" w14:textId="77777777" w:rsidR="00C01C70" w:rsidRDefault="00C01C70" w:rsidP="00265E9F">
            <w:pPr>
              <w:jc w:val="center"/>
            </w:pPr>
            <w:r w:rsidRPr="00B01E7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5261B6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7B6F2A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126A1362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F2EDAB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b/>
                <w:sz w:val="20"/>
                <w:szCs w:val="20"/>
              </w:rPr>
              <w:t>TRPV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9495A9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sz w:val="20"/>
                <w:szCs w:val="20"/>
              </w:rPr>
              <w:t>rs479052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3E3462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6C7216" w14:textId="77777777" w:rsidR="00C01C70" w:rsidRDefault="00C01C70" w:rsidP="00265E9F">
            <w:pPr>
              <w:jc w:val="center"/>
            </w:pPr>
            <w:r w:rsidRPr="00AD60FB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191B4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1F8CD1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050746" w14:paraId="6B678FF9" w14:textId="77777777" w:rsidTr="00265E9F">
        <w:trPr>
          <w:trHeight w:val="53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7647D5" w14:textId="77777777" w:rsidR="00C01C70" w:rsidRPr="00F4241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b/>
                <w:sz w:val="20"/>
                <w:szCs w:val="20"/>
              </w:rPr>
              <w:t>TRPV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AE76D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5547D">
              <w:rPr>
                <w:rFonts w:ascii="Times New Roman" w:hAnsi="Times New Roman" w:cs="Times New Roman"/>
                <w:sz w:val="20"/>
                <w:szCs w:val="20"/>
              </w:rPr>
              <w:t>rs806508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1111DC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E6E7FC" w14:textId="77777777" w:rsidR="00C01C70" w:rsidRDefault="00C01C70" w:rsidP="00265E9F">
            <w:pPr>
              <w:jc w:val="center"/>
            </w:pPr>
            <w:r w:rsidRPr="00AD60FB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5E77D4" w14:textId="77777777" w:rsidR="00C01C70" w:rsidRPr="00E87C2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27CC38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0D24FC4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F4B00B9" w14:textId="77777777" w:rsidR="00C01C70" w:rsidRPr="00050746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01C70" w:rsidRPr="004601A1" w14:paraId="5B5459D1" w14:textId="77777777" w:rsidTr="00265E9F">
        <w:trPr>
          <w:trHeight w:val="7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0B2A54" w14:textId="77777777" w:rsidR="00C01C70" w:rsidRPr="00EE17AE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WEET TASTE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63E7DA" w14:textId="77777777" w:rsidR="00C01C70" w:rsidRPr="00EE17A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C28278" w14:textId="77777777" w:rsidR="00C01C70" w:rsidRPr="00B569C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13FB20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95EA0B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4085A9" w14:textId="77777777" w:rsidR="00C01C70" w:rsidRPr="005D480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01C70" w:rsidRPr="004601A1" w14:paraId="2BA9641B" w14:textId="77777777" w:rsidTr="00265E9F">
        <w:trPr>
          <w:trHeight w:val="7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069452" w14:textId="77777777" w:rsidR="00C01C70" w:rsidRDefault="00C01C70" w:rsidP="00265E9F">
            <w:pPr>
              <w:jc w:val="center"/>
            </w:pPr>
            <w:r w:rsidRPr="00C31636">
              <w:rPr>
                <w:rFonts w:ascii="Times New Roman" w:hAnsi="Times New Roman" w:cs="Times New Roman"/>
                <w:b/>
                <w:sz w:val="20"/>
                <w:szCs w:val="20"/>
              </w:rPr>
              <w:t>TAS1R2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74EF1E" w14:textId="77777777" w:rsidR="00C01C70" w:rsidRPr="00A343BF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43BF">
              <w:rPr>
                <w:rFonts w:ascii="Times New Roman" w:hAnsi="Times New Roman" w:cs="Times New Roman"/>
                <w:sz w:val="20"/>
                <w:szCs w:val="20"/>
              </w:rPr>
              <w:t>rs3587411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06503A" w14:textId="77777777" w:rsidR="00C01C70" w:rsidRDefault="00C01C70" w:rsidP="00265E9F">
            <w:pPr>
              <w:jc w:val="center"/>
            </w:pPr>
            <w:r w:rsidRPr="00D72891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40A481" w14:textId="77777777" w:rsidR="00C01C70" w:rsidRPr="006D506D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F39DC4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F824D2" w14:textId="77777777" w:rsidR="00C01C70" w:rsidRPr="00313841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dXNoYW48L0F1dGhvcj48WWVhcj4yMDA5PC9ZZWFyPjxS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dXNoYW48L0F1dGhvcj48WWVhcj4yMDA5PC9ZZWFyPjxS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2" w:tooltip="Fushan, 2009 #2270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4601A1" w14:paraId="24328031" w14:textId="77777777" w:rsidTr="00265E9F">
        <w:trPr>
          <w:trHeight w:val="7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723528" w14:textId="77777777" w:rsidR="00C01C70" w:rsidRPr="00EB4A4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F6F7A">
              <w:rPr>
                <w:rFonts w:ascii="Times New Roman" w:hAnsi="Times New Roman" w:cs="Times New Roman"/>
                <w:b/>
                <w:sz w:val="20"/>
                <w:szCs w:val="20"/>
              </w:rPr>
              <w:t>TAS2R3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6DEEBC" w14:textId="77777777" w:rsidR="00C01C70" w:rsidRPr="00EB4A4C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s1077242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6C8CC5" w14:textId="77777777" w:rsidR="00C01C70" w:rsidRPr="00EB4A4C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tensity ratings (</w:t>
            </w:r>
            <w:r w:rsidRPr="0036674A">
              <w:rPr>
                <w:rFonts w:ascii="Times New Roman" w:hAnsi="Times New Roman" w:cs="Times New Roman"/>
                <w:sz w:val="20"/>
                <w:szCs w:val="20"/>
              </w:rPr>
              <w:t>test sampl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: sucrose, </w:t>
            </w:r>
            <w:r w:rsidRPr="0036674A">
              <w:rPr>
                <w:rFonts w:ascii="Times New Roman" w:hAnsi="Times New Roman" w:cs="Times New Roman"/>
                <w:sz w:val="20"/>
                <w:szCs w:val="20"/>
              </w:rPr>
              <w:t>gentiobio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6674A">
              <w:rPr>
                <w:rFonts w:ascii="Times New Roman" w:hAnsi="Times New Roman" w:cs="Times New Roman"/>
                <w:sz w:val="20"/>
                <w:szCs w:val="20"/>
              </w:rPr>
              <w:t>aspartam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6674A">
              <w:rPr>
                <w:rFonts w:ascii="Times New Roman" w:hAnsi="Times New Roman" w:cs="Times New Roman"/>
                <w:sz w:val="20"/>
                <w:szCs w:val="20"/>
              </w:rPr>
              <w:t>rebaudioside 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D, AceK sweetness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613FAE" w14:textId="77777777" w:rsidR="00C01C70" w:rsidRPr="0036674A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D4AF15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4D8D4C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llen AL&lt;/Author&gt;&lt;Year&gt;2013&lt;/Year&gt;&lt;RecNum&gt;2980&lt;/RecNum&gt;&lt;DisplayText&gt;(4)&lt;/DisplayText&gt;&lt;record&gt;&lt;rec-number&gt;2980&lt;/rec-number&gt;&lt;foreign-keys&gt;&lt;key app="EN" db-id="9trvse90s5520zewaexvv5aq0ew200a9efz5"&gt;2980&lt;/key&gt;&lt;/foreign-keys&gt;&lt;ref-type name="Journal Article"&gt;17&lt;/ref-type&gt;&lt;contributors&gt;&lt;authors&gt;&lt;author&gt;Allen AL, McGeary JE, Hayes JE. &lt;/author&gt;&lt;/authors&gt;&lt;/contributors&gt;&lt;titles&gt;&lt;title&gt;Rebaudioside A and Rebaudioside D bitterness do not covary with Acesulfame K bitterness or polymorphisms in TAS2R9 and TAS2R31.&lt;/title&gt;&lt;secondary-title&gt;Chemosens Percept. &lt;/secondary-title&gt;&lt;/titles&gt;&lt;periodical&gt;&lt;full-title&gt;Chemosens Percept.&lt;/full-title&gt;&lt;/periodical&gt;&lt;pages&gt;&lt;style face="normal" font="default" charset="238" size="100%"&gt;3&lt;/style&gt;&lt;/pages&gt;&lt;volume&gt;&lt;style face="normal" font="default" charset="238" size="100%"&gt;6&lt;/style&gt;&lt;/volume&gt;&lt;dates&gt;&lt;year&gt;&lt;style face="normal" font="default" charset="238" size="100%"&gt;2013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" w:tooltip="Allen AL, 2013 #2980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, 1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4601A1" w14:paraId="222BF200" w14:textId="77777777" w:rsidTr="00265E9F">
        <w:trPr>
          <w:trHeight w:val="7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6C9AB6" w14:textId="77777777" w:rsidR="00C01C70" w:rsidRPr="00EB4A4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F6F7A">
              <w:rPr>
                <w:rFonts w:ascii="Times New Roman" w:hAnsi="Times New Roman" w:cs="Times New Roman"/>
                <w:b/>
                <w:sz w:val="20"/>
                <w:szCs w:val="20"/>
              </w:rPr>
              <w:t>TAS2R4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7819D3" w14:textId="77777777" w:rsidR="00C01C70" w:rsidRPr="00EB4A4C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F6F7A">
              <w:rPr>
                <w:rFonts w:ascii="Times New Roman" w:hAnsi="Times New Roman" w:cs="Times New Roman"/>
                <w:sz w:val="20"/>
                <w:szCs w:val="20"/>
              </w:rPr>
              <w:t>rs2234001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838819" w14:textId="77777777" w:rsidR="00C01C70" w:rsidRPr="00EB4A4C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tensity ratings (</w:t>
            </w:r>
            <w:r w:rsidRPr="0036674A">
              <w:rPr>
                <w:rFonts w:ascii="Times New Roman" w:hAnsi="Times New Roman" w:cs="Times New Roman"/>
                <w:sz w:val="20"/>
                <w:szCs w:val="20"/>
              </w:rPr>
              <w:t>test sampl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: sucrose, </w:t>
            </w:r>
            <w:r w:rsidRPr="0036674A">
              <w:rPr>
                <w:rFonts w:ascii="Times New Roman" w:hAnsi="Times New Roman" w:cs="Times New Roman"/>
                <w:sz w:val="20"/>
                <w:szCs w:val="20"/>
              </w:rPr>
              <w:t>gentiobio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6674A">
              <w:rPr>
                <w:rFonts w:ascii="Times New Roman" w:hAnsi="Times New Roman" w:cs="Times New Roman"/>
                <w:sz w:val="20"/>
                <w:szCs w:val="20"/>
              </w:rPr>
              <w:t>aspartam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6674A">
              <w:rPr>
                <w:rFonts w:ascii="Times New Roman" w:hAnsi="Times New Roman" w:cs="Times New Roman"/>
                <w:sz w:val="20"/>
                <w:szCs w:val="20"/>
              </w:rPr>
              <w:t>rebaudioside 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D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08F5C2" w14:textId="77777777" w:rsidR="00C01C70" w:rsidRPr="0041477A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C8E2AC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ACE077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llen AL&lt;/Author&gt;&lt;Year&gt;2013&lt;/Year&gt;&lt;RecNum&gt;2980&lt;/RecNum&gt;&lt;DisplayText&gt;(4)&lt;/DisplayText&gt;&lt;record&gt;&lt;rec-number&gt;2980&lt;/rec-number&gt;&lt;foreign-keys&gt;&lt;key app="EN" db-id="9trvse90s5520zewaexvv5aq0ew200a9efz5"&gt;2980&lt;/key&gt;&lt;/foreign-keys&gt;&lt;ref-type name="Journal Article"&gt;17&lt;/ref-type&gt;&lt;contributors&gt;&lt;authors&gt;&lt;author&gt;Allen AL, McGeary JE, Hayes JE. &lt;/author&gt;&lt;/authors&gt;&lt;/contributors&gt;&lt;titles&gt;&lt;title&gt;Rebaudioside A and Rebaudioside D bitterness do not covary with Acesulfame K bitterness or polymorphisms in TAS2R9 and TAS2R31.&lt;/title&gt;&lt;secondary-title&gt;Chemosens Percept. &lt;/secondary-title&gt;&lt;/titles&gt;&lt;periodical&gt;&lt;full-title&gt;Chemosens Percept.&lt;/full-title&gt;&lt;/periodical&gt;&lt;pages&gt;&lt;style face="normal" font="default" charset="238" size="100%"&gt;3&lt;/style&gt;&lt;/pages&gt;&lt;volume&gt;&lt;style face="normal" font="default" charset="238" size="100%"&gt;6&lt;/style&gt;&lt;/volume&gt;&lt;dates&gt;&lt;year&gt;&lt;style face="normal" font="default" charset="238" size="100%"&gt;2013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" w:tooltip="Allen AL, 2013 #2980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4601A1" w14:paraId="6771E1CB" w14:textId="77777777" w:rsidTr="00265E9F">
        <w:trPr>
          <w:trHeight w:val="7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EFA965" w14:textId="77777777" w:rsidR="00C01C70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S2R9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422E6E" w14:textId="77777777" w:rsidR="00C01C70" w:rsidRPr="003B3DF9" w:rsidRDefault="00C01C70" w:rsidP="00265E9F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3B3DF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rs374184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FC0848" w14:textId="77777777" w:rsidR="00C01C70" w:rsidRPr="003B3DF9" w:rsidRDefault="00C01C70" w:rsidP="00265E9F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3B3DF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AceK sweetness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D66F39" w14:textId="77777777" w:rsidR="00C01C70" w:rsidRPr="003B3DF9" w:rsidRDefault="00C01C70" w:rsidP="00265E9F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3B3DF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5B8F8" w14:textId="77777777" w:rsidR="00C01C70" w:rsidRPr="003B3DF9" w:rsidRDefault="00C01C70" w:rsidP="00265E9F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3B3DF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45E512" w14:textId="77777777" w:rsidR="00C01C70" w:rsidRPr="003B3DF9" w:rsidRDefault="00C01C70" w:rsidP="00265E9F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3B3DF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(18)</w:t>
            </w:r>
          </w:p>
        </w:tc>
      </w:tr>
      <w:tr w:rsidR="00C01C70" w:rsidRPr="004601A1" w14:paraId="240CAE26" w14:textId="77777777" w:rsidTr="00265E9F">
        <w:trPr>
          <w:trHeight w:val="7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F0052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AT TASTE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01C1C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7362E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A71F6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6D5FB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FD64B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C01C70" w:rsidRPr="004601A1" w14:paraId="1BAC0683" w14:textId="77777777" w:rsidTr="00265E9F">
        <w:trPr>
          <w:trHeight w:val="62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581A51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ADIPOQ-AS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9A779E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4176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8FBD01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7-day food records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6A8E9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EC41D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3A5D36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TwvWWVhcj48UmVjTnVtPjIyNzU8L1JlY051bT48RGlzcGxheVRleHQ+KDQzKTwvRGlzcGxheVRl
eHQ+PHJlY29yZD48cmVjLW51bWJlcj4yMjc1PC9yZWMtbnVtYmVyPjxmb3JlaWduLWtleXM+PGtl
eSBhcHA9IkVOIiBkYi1pZD0iOXRydnNlOTBzNTUyMHpld2FleHZ2NWFxMGV3MjAwYTllZno1Ij4y
Mjc1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NrdSwg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TwvWWVhcj48UmVjTnVtPjIyNzU8L1JlY051bT48RGlzcGxheVRleHQ+KDQzKTwvRGlzcGxheVRl
eHQ+PHJlY29yZD48cmVjLW51bWJlcj4yMjc1PC9yZWMtbnVtYmVyPjxmb3JlaWduLWtleXM+PGtl
eSBhcHA9IkVOIiBkYi1pZD0iOXRydnNlOTBzNTUyMHpld2FleHZ2NWFxMGV3MjAwYTllZno1Ij4y
Mjc1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NrdSwg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3" w:tooltip="Bienertova-Vasku, 2009 #227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4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79AB2F2E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1829F3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DNF-AS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B23C43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48883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62B891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37DF3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C593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676767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5383025" w14:textId="77777777" w:rsidTr="00265E9F">
        <w:trPr>
          <w:trHeight w:val="58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73DFF4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DNF-AS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076511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92594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6115EC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D00E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C99D1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C9CC4D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5D54E781" w14:textId="77777777" w:rsidTr="00265E9F">
        <w:trPr>
          <w:trHeight w:val="563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79BAC3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V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A2AC3B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3787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5A27E5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D4F6E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10604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D4A100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2" w:tooltip="Davis, 2017 #180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28BD42ED" w14:textId="77777777" w:rsidTr="00265E9F">
        <w:trPr>
          <w:trHeight w:val="557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D42245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E07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D3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D790DB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98411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80F5BA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consumption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3CD8E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5A2D3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384CD1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Xlld2FyZGVuZTwvQXV0aG9yPjxZZWFyPjIwMTY8L1ll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Xlld2FyZGVuZTwvQXV0aG9yPjxZZWFyPjIwMTY8L1ll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4" w:tooltip="Jayewardene, 2016 #182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5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4A714D9" w14:textId="77777777" w:rsidTr="00265E9F">
        <w:trPr>
          <w:trHeight w:val="703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BD47D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D3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795FA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98411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57D9E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tings of perceived oiliness, fat content, and creaminess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4EF79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7C333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C4BD8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ZWxsZXI8L0F1dGhvcj48WWVhcj4yMDEyPC9ZZWFyPjxS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ZWxsZXI8L0F1dGhvcj48WWVhcj4yMDEyPC9ZZWFyPjxS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5" w:tooltip="Keller, 2012 #219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6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782D5C29" w14:textId="77777777" w:rsidTr="00265E9F">
        <w:trPr>
          <w:trHeight w:val="402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8D77C8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D3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DD153F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52747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28FB79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consumption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8251C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871A4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208D70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Xlld2FyZGVuZTwvQXV0aG9yPjxZZWFyPjIwMTY8L1ll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Xlld2FyZGVuZTwvQXV0aG9yPjxZZWFyPjIwMTY8L1ll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4" w:tooltip="Jayewardene, 2016 #182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5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4263348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F359B6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D3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698EBF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04967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3A1E35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tings of perceived oiliness, fat content, and creaminess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9C1ED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57A62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18CDDD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ZWxsZXI8L0F1dGhvcj48WWVhcj4yMDEyPC9ZZWFyPjxS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ZWxsZXI8L0F1dGhvcj48WWVhcj4yMDEyPC9ZZWFyPjxS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5" w:tooltip="Keller, 2012 #219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6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40812E5C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88A05E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D3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21175D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384054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2E20E5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tings of perceived oiliness, fat content, and creaminess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4DB46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0FC06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454B3C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ZWxsZXI8L0F1dGhvcj48WWVhcj4yMDEyPC9ZZWFyPjxS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ZWxsZXI8L0F1dGhvcj48WWVhcj4yMDEyPC9ZZWFyPjxS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5" w:tooltip="Keller, 2012 #219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6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D5A6975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6DC563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TO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DE3565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12198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57323F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37799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40A54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F1114D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2EF0A682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08C7B0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TO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859A1D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778231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1A2F2E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4D3F1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793D0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72704D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9924FB8" w14:textId="77777777" w:rsidTr="00265E9F">
        <w:trPr>
          <w:trHeight w:val="543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130A84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GHRL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2B5CBC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69621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358169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7-day food records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66A12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402A6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1A7B33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8" w:tooltip="Bienertova-Vasku, 2008 #229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2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7FCF1787" w14:textId="77777777" w:rsidTr="00265E9F">
        <w:trPr>
          <w:trHeight w:val="7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D09156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LEPR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0878B7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137101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AFE316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7-day food records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BA247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1576A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6755F2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8" w:tooltip="Bienertova-Vasku, 2008 #229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2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4A148F8C" w14:textId="77777777" w:rsidTr="00265E9F">
        <w:trPr>
          <w:trHeight w:val="708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6C68C2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LOC105375494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9FAB20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779903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18C301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7-day food records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1E177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76BE5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97008F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8" w:tooltip="Bienertova-Vasku, 2008 #229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2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A794AB3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1D3C0F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LOC105378797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39E3B5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56895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857454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8C7D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E7A5A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FC9C43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95E11CA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A336AE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TCH2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198EA6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083873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26513A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B0149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1372D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528CD7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3DB1487A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8DD2C8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8020F1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770063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20982E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EEBAF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869B2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CFAD45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265497A3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5364AC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EDED78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654823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5FF5B3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5A380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24141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324D03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547797FC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64A10E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277026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093839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AA2E6E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1177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6D16A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109EA8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5D45A673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B0E6EF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3C30FE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36879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D470B6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8C73F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4A6C0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E1F2E7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39209982" w14:textId="77777777" w:rsidTr="00265E9F">
        <w:trPr>
          <w:trHeight w:val="51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40F7E3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169E82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764730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6FC411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5AD5A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C3DCA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5F5FE1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5893ADBA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2ADE71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486650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84447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2DE559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868DD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FB96D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8D5AE7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01EEDFD9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47C9AE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PRM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B4E693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51076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A26C3F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38869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8F263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1B9048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1" w:tooltip="Davis, 2011 #221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0CE499A7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40E3B8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PRM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10EB6F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56364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C8EC59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3E851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85E59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CC6422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1" w:tooltip="Davis, 2011 #221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6CEFE9B7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8E75A3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PRM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E7D7CF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67502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F3039B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240D5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20518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4E4146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1" w:tooltip="Davis, 2011 #221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6C7F1A07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AE60F2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PRM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6DF7CB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932244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6C071D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DD0F0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95DD4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657AC7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1" w:tooltip="Davis, 2011 #221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4B486034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3167A7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PRM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0655E9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55894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BEA3FC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9EE5B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DF0DD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E220C8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1" w:tooltip="Davis, 2011 #221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3735AA6A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29F82B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XTR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C662F1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5357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729A7A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1175C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E0316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FD41BA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2" w:tooltip="Davis, 2017 #180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4EE23EB4" w14:textId="77777777" w:rsidTr="00265E9F">
        <w:trPr>
          <w:trHeight w:val="31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0D768C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XTR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2DB134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6849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97E553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9900F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C6111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F8A7CC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2" w:tooltip="Davis, 2017 #180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73FF017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88C59C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XTR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B5C1D3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3788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7D9106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58432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15C87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4B7B8F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2" w:tooltip="Davis, 2017 #180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504AD54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AEA6EB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XTR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EA5F31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5429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F6C85D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56541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E4631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FBA9C2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2" w:tooltip="Davis, 2017 #180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32A19043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F7A355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OXTR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E5D7C4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6849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374E39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4BFC1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13995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6EF3A6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2" w:tooltip="Davis, 2017 #180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676A6DF0" w14:textId="77777777" w:rsidTr="00265E9F">
        <w:trPr>
          <w:trHeight w:val="6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B282F4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OMC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FABC2C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375486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B5C982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7-day food records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46B33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55252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E7F5EF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8" w:tooltip="Bienertova-Vasku, 2008 #229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2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7D8996F1" w14:textId="77777777" w:rsidTr="00265E9F">
        <w:trPr>
          <w:trHeight w:val="549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9086BF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OMC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3231CD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00938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516B88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7-day food records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B1EB0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918F0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A280D0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8" w:tooltip="Bienertova-Vasku, 2008 #229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2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0570CE32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27098F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4A9B1B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60195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D13C63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A74AA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E79E0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6A5E5E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08BC6280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3A3056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012B42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8339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89537E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8F1BB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274A8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E62A0B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0BD86D0F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E1B900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27254D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4735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72D50D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83EDD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4792B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4D35E6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3A19F6CE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8DC864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F193E7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3925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67E5D2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8A00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AFCD8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A6BF16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FE665B1" w14:textId="77777777" w:rsidTr="00265E9F">
        <w:trPr>
          <w:trHeight w:val="51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11E219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BFC69A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01892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D6D77B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97929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DF40C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FC6278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2067C8E6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4D80B7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F3BED9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7147236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916267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CDE1E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5FD90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216668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2BDD609C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892DC1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5127BE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3819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12932E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93834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209BF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00BB2F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031B1A5F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6D000F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4C1B15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68174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5BE080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46430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85C7D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74F953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5F948DF7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1CF706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E16DFC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289224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E92C78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FD6CC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429C8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E7BD48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3B529E83" w14:textId="77777777" w:rsidTr="00265E9F">
        <w:trPr>
          <w:trHeight w:val="51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117178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DEF0F07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4733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720701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78CF1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AD69B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ABC77F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6496E3A5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B97DD6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C14D19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3922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5BA6C2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D3A7C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D92D9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3B652E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75BB08E6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BA8239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C69E18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490301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4FD95B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65649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D20B1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801523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7A2B403A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3515D5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3776B5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0149207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75E999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360DC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BBEE7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3B88DF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5B8E9654" w14:textId="77777777" w:rsidTr="00265E9F">
        <w:trPr>
          <w:trHeight w:val="447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84BE8C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32F0AD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657406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EC0ACE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B70ED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C102A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C8EC0F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2E7E80D4" w14:textId="77777777" w:rsidTr="00265E9F">
        <w:trPr>
          <w:trHeight w:val="51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82A0E5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075538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39223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01180A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80C1F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9DBE8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6A40C7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5519B0F5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62111D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DB55FB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39219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2267CD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906AA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591A2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94D49E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9D3097B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5A6991E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34D063C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014984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CF5330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B4019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ADDA8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9A5D46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AD8B0A8" w14:textId="77777777" w:rsidTr="00265E9F">
        <w:trPr>
          <w:trHeight w:val="52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01F69C8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S2R38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029FD0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713598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5DD4B3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test meal) (children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9C3E7F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16781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709B7B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ZWxsZXI8L0F1dGhvcj48WWVhcj4yMDE0PC9ZZWFyPjxS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ZWxsZXI8L0F1dGhvcj48WWVhcj4yMDE0PC9ZZWFyPjxS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6" w:tooltip="Keller, 2014 #191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7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2EE942A" w14:textId="77777777" w:rsidTr="00265E9F">
        <w:trPr>
          <w:trHeight w:val="103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5FDEF15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S2R38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9C9A82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49P (rs713598), V296I (rs10246939)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844005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3-day food record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CDB0F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09F54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A128113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Inoue H&lt;/Author&gt;&lt;Year&gt;2013&lt;/Year&gt;&lt;RecNum&gt;2972&lt;/RecNum&gt;&lt;DisplayText&gt;(47)&lt;/DisplayText&gt;&lt;record&gt;&lt;rec-number&gt;2972&lt;/rec-number&gt;&lt;foreign-keys&gt;&lt;key app="EN" db-id="9trvse90s5520zewaexvv5aq0ew200a9efz5"&gt;2972&lt;/key&gt;&lt;/foreign-keys&gt;&lt;ref-type name="Journal Article"&gt;17&lt;/ref-type&gt;&lt;contributors&gt;&lt;authors&gt;&lt;author&gt;Inoue H, Yamakawa-Kobayashi K, Suzuki Y, Nakano T, Hayashi H, Kuwano T.&lt;/author&gt;&lt;/authors&gt;&lt;/contributors&gt;&lt;titles&gt;&lt;title&gt;A case study on the association of variation of bitter-taste receptor gene TAS2R38 with the height, weight and energy intake in Japanese female college students.&lt;/title&gt;&lt;secondary-title&gt;J Nutr Sci Vitaminol (Tokyo).&lt;/secondary-title&gt;&lt;/titles&gt;&lt;periodical&gt;&lt;full-title&gt;J Nutr Sci Vitaminol (Tokyo).&lt;/full-title&gt;&lt;/periodical&gt;&lt;pages&gt;&lt;style face="normal" font="default" charset="238" size="100%"&gt;16-21&lt;/style&gt;&lt;/pages&gt;&lt;volume&gt;&lt;style face="normal" font="default" charset="238" size="100%"&gt;59&lt;/style&gt;&lt;/volume&gt;&lt;number&gt;&lt;style face="normal" font="default" charset="238" size="100%"&gt;1&lt;/style&gt;&lt;/number&gt;&lt;dates&gt;&lt;year&gt;&lt;style face="normal" font="default" charset="238" size="100%"&gt;2013&lt;/style&gt;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7" w:tooltip="Inoue H, 2013 #297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8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F7A7475" w14:textId="77777777" w:rsidTr="00265E9F">
        <w:trPr>
          <w:trHeight w:val="765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5B6D61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RPV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23F169B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61364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952F64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ference for oiliness, fat intake (SQ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BEBD96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7BFB62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D67BAEA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QYXJrPC9BdXRob3I+PFllYXI+MjAxNjwvWWVhcj48UmVj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QYXJrPC9BdXRob3I+PFllYXI+MjAxNjwvWWVhcj48UmVj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4" w:tooltip="Park, 2016 #183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4601A1" w14:paraId="1227BAD2" w14:textId="77777777" w:rsidTr="00265E9F">
        <w:trPr>
          <w:trHeight w:val="7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7D270FD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RPV1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F457480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06508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6931D2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1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ference for oiliness, fat intake (SQFFQ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D15189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31A061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3E27824" w14:textId="77777777" w:rsidR="00C01C70" w:rsidRPr="004601A1" w:rsidRDefault="00C01C70" w:rsidP="00265E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QYXJrPC9BdXRob3I+PFllYXI+MjAxNjwvWWVhcj48UmVj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QYXJrPC9BdXRob3I+PFllYXI+MjAxNjwvWWVhcj48UmVj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4" w:tooltip="Park, 2016 #183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01C70" w:rsidRPr="007125DB" w14:paraId="47110585" w14:textId="77777777" w:rsidTr="00265E9F">
        <w:trPr>
          <w:trHeight w:val="781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36D78B" w14:textId="77777777" w:rsidR="00C01C70" w:rsidRPr="00E35A7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UMAMI TASTE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F7AD62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C38A28" w14:textId="77777777" w:rsidR="00C01C70" w:rsidRPr="000C2A07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97D62F" w14:textId="77777777" w:rsidR="00C01C70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007EA6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077B45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01C70" w:rsidRPr="007125DB" w14:paraId="2E894B32" w14:textId="77777777" w:rsidTr="00265E9F">
        <w:trPr>
          <w:trHeight w:val="781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D981B" w14:textId="77777777" w:rsidR="00C01C70" w:rsidRPr="00E35A7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35A7C">
              <w:rPr>
                <w:rFonts w:ascii="Times New Roman" w:hAnsi="Times New Roman" w:cs="Times New Roman"/>
                <w:b/>
                <w:sz w:val="20"/>
                <w:szCs w:val="20"/>
              </w:rPr>
              <w:t>TAS1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912703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25DB">
              <w:rPr>
                <w:rFonts w:ascii="Times New Roman" w:hAnsi="Times New Roman" w:cs="Times New Roman"/>
                <w:sz w:val="20"/>
                <w:szCs w:val="20"/>
              </w:rPr>
              <w:t>rs3813210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928AD0" w14:textId="77777777" w:rsidR="00C01C70" w:rsidRPr="000C2A07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C2A07">
              <w:rPr>
                <w:rFonts w:ascii="Times New Roman" w:hAnsi="Times New Roman" w:cs="Times New Roman"/>
                <w:sz w:val="20"/>
                <w:szCs w:val="20"/>
              </w:rPr>
              <w:t>Umami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4169F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448910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25DB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4AE03D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higemura&lt;/Author&gt;&lt;Year&gt;2009&lt;/Year&gt;&lt;RecNum&gt;2258&lt;/RecNum&gt;&lt;DisplayText&gt;(48)&lt;/DisplayText&gt;&lt;record&gt;&lt;rec-number&gt;2258&lt;/rec-number&gt;&lt;foreign-keys&gt;&lt;key app="EN" db-id="9trvse90s5520zewaexvv5aq0ew200a9efz5"&gt;2258&lt;/key&gt;&lt;/foreign-keys&gt;&lt;ref-type name="Journal Article"&gt;17&lt;/ref-type&gt;&lt;contributors&gt;&lt;authors&gt;&lt;author&gt;Shigemura, N.&lt;/author&gt;&lt;author&gt;Shirosaki, S.&lt;/author&gt;&lt;author&gt;Sanematsu, K.&lt;/author&gt;&lt;author&gt;Yoshida, R.&lt;/author&gt;&lt;author&gt;Ninomiya, Y.&lt;/author&gt;&lt;/authors&gt;&lt;/contributors&gt;&lt;auth-address&gt;Section of Oral Neuroscience, Graduate School of Dental Science, Kyushu University, Fukuoka, Japan. shigemura@dent.kyushu-u.ac.jp&lt;/auth-address&gt;&lt;titles&gt;&lt;title&gt;Genetic and molecular basis of individual differences in human umami taste perception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717&lt;/pages&gt;&lt;volume&gt;4&lt;/volume&gt;&lt;number&gt;8&lt;/number&gt;&lt;edition&gt;2009/08/22&lt;/edition&gt;&lt;keywords&gt;&lt;keyword&gt;Adult&lt;/keyword&gt;&lt;keyword&gt;Amino Acid Substitution&lt;/keyword&gt;&lt;keyword&gt;Cell Line&lt;/keyword&gt;&lt;keyword&gt;Female&lt;/keyword&gt;&lt;keyword&gt;Gene Frequency&lt;/keyword&gt;&lt;keyword&gt;Genotype&lt;/keyword&gt;&lt;keyword&gt;Haplotypes&lt;/keyword&gt;&lt;keyword&gt;Humans&lt;/keyword&gt;&lt;keyword&gt;Immunohistochemistry&lt;/keyword&gt;&lt;keyword&gt;Male&lt;/keyword&gt;&lt;keyword&gt;Polymorphism, Single Nucleotide&lt;/keyword&gt;&lt;keyword&gt;Receptors, G-Protein-Coupled/chemistry/genetics&lt;/keyword&gt;&lt;keyword&gt;Taste Perception/ genetics&lt;/keyword&gt;&lt;/keywords&gt;&lt;dates&gt;&lt;year&gt;2009&lt;/year&gt;&lt;pub-dates&gt;&lt;date&gt;Aug 21&lt;/date&gt;&lt;/pub-dates&gt;&lt;/dates&gt;&lt;isbn&gt;1932-6203 (Electronic)&amp;#xD;1932-6203 (Linking)&lt;/isbn&gt;&lt;accession-num&gt;19696921&lt;/accession-num&gt;&lt;urls&gt;&lt;/urls&gt;&lt;custom2&gt;2725291&lt;/custom2&gt;&lt;electronic-resource-num&gt;10.1371/journal.pone.000671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8" w:tooltip="Shigemura, 2009 #2258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125D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wOTwvWWVhcj48UmVj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wOTwvWWVhcj48UmVj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50</w:t>
            </w:r>
            <w:hyperlink w:anchor="_ENREF_49" w:tooltip="Chen, 2009 #2268" w:history="1"/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7125DB" w14:paraId="76D857B4" w14:textId="77777777" w:rsidTr="00265E9F">
        <w:trPr>
          <w:trHeight w:val="781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167821" w14:textId="77777777" w:rsidR="00C01C70" w:rsidRPr="00E35A7C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35A7C">
              <w:rPr>
                <w:rFonts w:ascii="Times New Roman" w:hAnsi="Times New Roman" w:cs="Times New Roman"/>
                <w:b/>
                <w:sz w:val="20"/>
                <w:szCs w:val="20"/>
              </w:rPr>
              <w:t>TAS1R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0B8851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25DB">
              <w:rPr>
                <w:rFonts w:ascii="Times New Roman" w:hAnsi="Times New Roman" w:cs="Times New Roman"/>
                <w:sz w:val="20"/>
                <w:szCs w:val="20"/>
              </w:rPr>
              <w:t>rs3542400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796EB5" w14:textId="77777777" w:rsidR="00C01C70" w:rsidRPr="000C2A07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C2A07">
              <w:rPr>
                <w:rFonts w:ascii="Times New Roman" w:hAnsi="Times New Roman" w:cs="Times New Roman"/>
                <w:sz w:val="20"/>
                <w:szCs w:val="20"/>
              </w:rPr>
              <w:t>Umami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98E315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25DB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4C617D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25D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44CF79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NzbzwvQXV0aG9yPjxZZWFyPjIwMTc8L1llYXI+PFJl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NzbzwvQXV0aG9yPjxZZWFyPjIwMTc8L1llYXI+PFJl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" w:tooltip="Risso, 2017 #1808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01C70" w:rsidRPr="007125DB" w14:paraId="3D06CB37" w14:textId="77777777" w:rsidTr="00265E9F">
        <w:trPr>
          <w:trHeight w:val="781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A9933E" w14:textId="77777777" w:rsidR="00C01C70" w:rsidRPr="00DA30EE" w:rsidRDefault="00C01C70" w:rsidP="00265E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30EE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829F4B" w14:textId="77777777" w:rsidR="00C01C70" w:rsidRPr="00DA30E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A30EE">
              <w:rPr>
                <w:rFonts w:ascii="Times New Roman" w:hAnsi="Times New Roman" w:cs="Times New Roman"/>
                <w:sz w:val="20"/>
                <w:szCs w:val="20"/>
              </w:rPr>
              <w:t>rs6467192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25DE0F" w14:textId="77777777" w:rsidR="00C01C70" w:rsidRPr="00DA30EE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A30EE">
              <w:rPr>
                <w:rFonts w:ascii="Times New Roman" w:hAnsi="Times New Roman" w:cs="Times New Roman"/>
                <w:sz w:val="20"/>
                <w:szCs w:val="20"/>
              </w:rPr>
              <w:t>Umami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C4A8D0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8CF25A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3A48C7" w14:textId="77777777" w:rsidR="00C01C70" w:rsidRPr="007125DB" w:rsidRDefault="00C01C70" w:rsidP="00265E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NzbzwvQXV0aG9yPjxZZWFyPjIwMTc8L1llYXI+PFJl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NzbzwvQXV0aG9yPjxZZWFyPjIwMTc8L1llYXI+PFJl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" w:tooltip="Risso, 2017 #1808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48AEDD6A" w14:textId="77777777" w:rsidR="00C01C70" w:rsidRDefault="00C01C70" w:rsidP="00C01C70">
      <w:pPr>
        <w:rPr>
          <w:rFonts w:ascii="Times New Roman" w:hAnsi="Times New Roman" w:cs="Times New Roman"/>
          <w:sz w:val="24"/>
          <w:szCs w:val="24"/>
        </w:rPr>
        <w:sectPr w:rsidR="00C01C70" w:rsidSect="00E83B97">
          <w:type w:val="continuous"/>
          <w:pgSz w:w="16838" w:h="11906" w:orient="landscape"/>
          <w:pgMar w:top="1417" w:right="1417" w:bottom="1417" w:left="1417" w:header="708" w:footer="708" w:gutter="0"/>
          <w:lnNumType w:countBy="1" w:restart="continuous"/>
          <w:cols w:space="708"/>
          <w:docGrid w:linePitch="360"/>
        </w:sectPr>
      </w:pPr>
    </w:p>
    <w:p w14:paraId="7770FC94" w14:textId="77777777" w:rsidR="00C01C70" w:rsidRPr="00553BB0" w:rsidRDefault="00C01C70" w:rsidP="00C01C70">
      <w:pPr>
        <w:rPr>
          <w:rFonts w:ascii="Times New Roman" w:hAnsi="Times New Roman" w:cs="Times New Roman"/>
          <w:b/>
          <w:sz w:val="24"/>
          <w:szCs w:val="24"/>
        </w:rPr>
      </w:pPr>
      <w:r w:rsidRPr="00553BB0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4496A823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3BB0">
        <w:rPr>
          <w:noProof/>
          <w:lang w:val="en-US"/>
        </w:rPr>
        <w:fldChar w:fldCharType="begin"/>
      </w:r>
      <w:r w:rsidRPr="00553BB0">
        <w:instrText xml:space="preserve"> ADDIN EN.REFLIST </w:instrText>
      </w:r>
      <w:r w:rsidRPr="00553BB0">
        <w:rPr>
          <w:noProof/>
          <w:lang w:val="en-US"/>
        </w:rPr>
        <w:fldChar w:fldCharType="separate"/>
      </w:r>
      <w:bookmarkStart w:id="0" w:name="_ENREF_1"/>
      <w:r w:rsidRPr="00553BB0">
        <w:rPr>
          <w:rFonts w:ascii="Times New Roman" w:hAnsi="Times New Roman" w:cs="Times New Roman"/>
          <w:noProof/>
          <w:sz w:val="24"/>
          <w:szCs w:val="24"/>
        </w:rPr>
        <w:t>1.</w:t>
      </w:r>
      <w:r w:rsidRPr="00553BB0">
        <w:rPr>
          <w:rFonts w:ascii="Times New Roman" w:hAnsi="Times New Roman" w:cs="Times New Roman"/>
          <w:noProof/>
          <w:sz w:val="24"/>
          <w:szCs w:val="24"/>
        </w:rPr>
        <w:tab/>
        <w:t>Pirastu N, Kooyman M, Traglia M, Robino A, Willems SM, Pistis G, et al.  A Genome-</w:t>
      </w:r>
      <w:r>
        <w:rPr>
          <w:rFonts w:ascii="Times New Roman" w:hAnsi="Times New Roman" w:cs="Times New Roman"/>
          <w:noProof/>
          <w:sz w:val="24"/>
          <w:szCs w:val="24"/>
        </w:rPr>
        <w:t>w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ide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ssociation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tudy in isolated populations reveals new genes associated to common food likings. </w:t>
      </w:r>
      <w:r>
        <w:rPr>
          <w:rFonts w:ascii="Times New Roman" w:hAnsi="Times New Roman" w:cs="Times New Roman"/>
          <w:noProof/>
          <w:sz w:val="24"/>
          <w:szCs w:val="24"/>
        </w:rPr>
        <w:t>Rev Endocr Metab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isor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(2016) 17</w:t>
      </w:r>
      <w:r>
        <w:rPr>
          <w:rFonts w:ascii="Times New Roman" w:hAnsi="Times New Roman" w:cs="Times New Roman"/>
          <w:noProof/>
          <w:sz w:val="24"/>
          <w:szCs w:val="24"/>
        </w:rPr>
        <w:t>:209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9. doi: 10.1007/s11154-016-9354-3.</w:t>
      </w:r>
      <w:bookmarkEnd w:id="0"/>
    </w:p>
    <w:p w14:paraId="62BD0F9E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ENREF_2"/>
      <w:r>
        <w:rPr>
          <w:rFonts w:ascii="Times New Roman" w:hAnsi="Times New Roman" w:cs="Times New Roman"/>
          <w:noProof/>
          <w:sz w:val="24"/>
          <w:szCs w:val="24"/>
        </w:rPr>
        <w:t>2.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1318B8">
        <w:rPr>
          <w:rFonts w:ascii="Times New Roman" w:hAnsi="Times New Roman" w:cs="Times New Roman"/>
          <w:noProof/>
          <w:sz w:val="24"/>
          <w:szCs w:val="24"/>
        </w:rPr>
        <w:t>Reed DR, Zhu G, Breslin PAS, et al. The perception of quinine taste intensity is associated with common genetic variants in a bitter receptor cluster on chromosome 12. Human Molecular Genetics. 2010;19(21):4278-4285</w:t>
      </w:r>
      <w:bookmarkEnd w:id="1"/>
    </w:p>
    <w:p w14:paraId="0A0D167D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ENREF_3"/>
      <w:r>
        <w:rPr>
          <w:rFonts w:ascii="Times New Roman" w:hAnsi="Times New Roman" w:cs="Times New Roman"/>
          <w:noProof/>
          <w:sz w:val="24"/>
          <w:szCs w:val="24"/>
        </w:rPr>
        <w:t>3.</w:t>
      </w:r>
      <w:r>
        <w:rPr>
          <w:rFonts w:ascii="Times New Roman" w:hAnsi="Times New Roman" w:cs="Times New Roman"/>
          <w:noProof/>
          <w:sz w:val="24"/>
          <w:szCs w:val="24"/>
        </w:rPr>
        <w:tab/>
        <w:t>Robino A. (2014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Genetic variation in taste perception and its role in food liking and health status. [PhD thesis]. [Triest (Italy)]: </w:t>
      </w:r>
      <w:bookmarkEnd w:id="2"/>
      <w:r w:rsidRPr="00553BB0">
        <w:rPr>
          <w:rFonts w:ascii="Times New Roman" w:hAnsi="Times New Roman" w:cs="Times New Roman"/>
          <w:noProof/>
          <w:sz w:val="24"/>
          <w:szCs w:val="24"/>
        </w:rPr>
        <w:t>University of Triest. Available at: https://www.openstarts.units.it/bitstream/10077/9988/1/Robino_phd.pdf (Accessed November 1, 2018)</w:t>
      </w:r>
    </w:p>
    <w:p w14:paraId="33247714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" w:name="_ENREF_4"/>
      <w:r>
        <w:rPr>
          <w:rFonts w:ascii="Times New Roman" w:hAnsi="Times New Roman" w:cs="Times New Roman"/>
          <w:noProof/>
          <w:sz w:val="24"/>
          <w:szCs w:val="24"/>
        </w:rPr>
        <w:t>4.</w:t>
      </w:r>
      <w:r>
        <w:rPr>
          <w:rFonts w:ascii="Times New Roman" w:hAnsi="Times New Roman" w:cs="Times New Roman"/>
          <w:noProof/>
          <w:sz w:val="24"/>
          <w:szCs w:val="24"/>
        </w:rPr>
        <w:tab/>
        <w:t>Allen AL, McGeary JE, Hayes J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E. Rebaudioside A and Rebaudioside D bitterness do not covary with Acesulfame K bitterness or polymorphisms in TAS2R9 and TAS2R31. </w:t>
      </w:r>
      <w:r>
        <w:rPr>
          <w:rFonts w:ascii="Times New Roman" w:hAnsi="Times New Roman" w:cs="Times New Roman"/>
          <w:noProof/>
          <w:sz w:val="24"/>
          <w:szCs w:val="24"/>
        </w:rPr>
        <w:t>Chemosens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Percep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(2</w:t>
      </w:r>
      <w:r>
        <w:rPr>
          <w:rFonts w:ascii="Times New Roman" w:hAnsi="Times New Roman" w:cs="Times New Roman"/>
          <w:noProof/>
          <w:sz w:val="24"/>
          <w:szCs w:val="24"/>
        </w:rPr>
        <w:t>013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6:3.</w:t>
      </w:r>
      <w:bookmarkEnd w:id="3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007/s12078-013-9149-9.</w:t>
      </w:r>
    </w:p>
    <w:p w14:paraId="18F9008D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" w:name="_ENREF_5"/>
      <w:r w:rsidRPr="00553BB0">
        <w:rPr>
          <w:rFonts w:ascii="Times New Roman" w:hAnsi="Times New Roman" w:cs="Times New Roman"/>
          <w:noProof/>
          <w:sz w:val="24"/>
          <w:szCs w:val="24"/>
        </w:rPr>
        <w:t>5.</w:t>
      </w:r>
      <w:r w:rsidRPr="00553BB0">
        <w:rPr>
          <w:rFonts w:ascii="Times New Roman" w:hAnsi="Times New Roman" w:cs="Times New Roman"/>
          <w:noProof/>
          <w:sz w:val="24"/>
          <w:szCs w:val="24"/>
        </w:rPr>
        <w:tab/>
        <w:t>Tomas</w:t>
      </w:r>
      <w:r>
        <w:rPr>
          <w:rFonts w:ascii="Times New Roman" w:hAnsi="Times New Roman" w:cs="Times New Roman"/>
          <w:noProof/>
          <w:sz w:val="24"/>
          <w:szCs w:val="24"/>
        </w:rPr>
        <w:t>sini Barbarossa I, Ozdener MH, Melis M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Love-Greg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y L, Mitreva M, Abumrad NA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Variant in a common odorant-binding protein gene is associated with bitter sensitivity in people. </w:t>
      </w:r>
      <w:r>
        <w:rPr>
          <w:rFonts w:ascii="Times New Roman" w:hAnsi="Times New Roman" w:cs="Times New Roman"/>
          <w:noProof/>
          <w:sz w:val="24"/>
          <w:szCs w:val="24"/>
        </w:rPr>
        <w:t>Behav Brain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Re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329</w:t>
      </w:r>
      <w:r>
        <w:rPr>
          <w:rFonts w:ascii="Times New Roman" w:hAnsi="Times New Roman" w:cs="Times New Roman"/>
          <w:noProof/>
          <w:sz w:val="24"/>
          <w:szCs w:val="24"/>
        </w:rPr>
        <w:t>:200-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bookmarkEnd w:id="4"/>
      <w:r w:rsidRPr="00553BB0">
        <w:rPr>
          <w:rFonts w:ascii="Times New Roman" w:hAnsi="Times New Roman" w:cs="Times New Roman"/>
          <w:noProof/>
          <w:sz w:val="24"/>
          <w:szCs w:val="24"/>
        </w:rPr>
        <w:t>doi: 10.1016/j.bbr.2017.05.015.</w:t>
      </w:r>
    </w:p>
    <w:p w14:paraId="2396E33D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" w:name="_ENREF_6"/>
      <w:r>
        <w:rPr>
          <w:rFonts w:ascii="Times New Roman" w:hAnsi="Times New Roman" w:cs="Times New Roman"/>
          <w:noProof/>
          <w:sz w:val="24"/>
          <w:szCs w:val="24"/>
        </w:rPr>
        <w:t>6.</w:t>
      </w:r>
      <w:r>
        <w:rPr>
          <w:rFonts w:ascii="Times New Roman" w:hAnsi="Times New Roman" w:cs="Times New Roman"/>
          <w:noProof/>
          <w:sz w:val="24"/>
          <w:szCs w:val="24"/>
        </w:rPr>
        <w:tab/>
        <w:t>Pirastu N, Kooyman M, Robino A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v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 der Spek A, Navarini L, Najaf A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Non-additive genome-wide association scan reveals a new gene associated with habitual coffee consumption. </w:t>
      </w:r>
      <w:r>
        <w:rPr>
          <w:rFonts w:ascii="Times New Roman" w:hAnsi="Times New Roman" w:cs="Times New Roman"/>
          <w:noProof/>
          <w:sz w:val="24"/>
          <w:szCs w:val="24"/>
        </w:rPr>
        <w:t>Sci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Rep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6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6</w:t>
      </w:r>
      <w:bookmarkEnd w:id="5"/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31590. doi: 10.1038/srep31590</w:t>
      </w:r>
    </w:p>
    <w:p w14:paraId="6E984F9C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" w:name="_ENREF_7"/>
      <w:r>
        <w:rPr>
          <w:rFonts w:ascii="Times New Roman" w:hAnsi="Times New Roman" w:cs="Times New Roman"/>
          <w:noProof/>
          <w:sz w:val="24"/>
          <w:szCs w:val="24"/>
        </w:rPr>
        <w:t>7.</w:t>
      </w:r>
      <w:r>
        <w:rPr>
          <w:rFonts w:ascii="Times New Roman" w:hAnsi="Times New Roman" w:cs="Times New Roman"/>
          <w:noProof/>
          <w:sz w:val="24"/>
          <w:szCs w:val="24"/>
        </w:rPr>
        <w:tab/>
        <w:t>Ledda M, Kutalik Z, Souza Destito MC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Sou</w:t>
      </w:r>
      <w:r>
        <w:rPr>
          <w:rFonts w:ascii="Times New Roman" w:hAnsi="Times New Roman" w:cs="Times New Roman"/>
          <w:noProof/>
          <w:sz w:val="24"/>
          <w:szCs w:val="24"/>
        </w:rPr>
        <w:t>za MM, Cirillo CA, Zamboni A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, et al. GWAS of human bitter taste perception identifies new loci and reveals additional complexity of bitter taste genetics. </w:t>
      </w:r>
      <w:r>
        <w:rPr>
          <w:rFonts w:ascii="Times New Roman" w:hAnsi="Times New Roman" w:cs="Times New Roman"/>
          <w:noProof/>
          <w:sz w:val="24"/>
          <w:szCs w:val="24"/>
        </w:rPr>
        <w:t>Hum Mol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Gene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(2104) 23</w:t>
      </w:r>
      <w:r>
        <w:rPr>
          <w:rFonts w:ascii="Times New Roman" w:hAnsi="Times New Roman" w:cs="Times New Roman"/>
          <w:noProof/>
          <w:sz w:val="24"/>
          <w:szCs w:val="24"/>
        </w:rPr>
        <w:t>:259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67. doi: 10.1093/hmg/ddt404.</w:t>
      </w:r>
      <w:bookmarkEnd w:id="6"/>
    </w:p>
    <w:p w14:paraId="6432F334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7" w:name="_ENREF_8"/>
      <w:r>
        <w:rPr>
          <w:rFonts w:ascii="Times New Roman" w:hAnsi="Times New Roman" w:cs="Times New Roman"/>
          <w:noProof/>
          <w:sz w:val="24"/>
          <w:szCs w:val="24"/>
        </w:rPr>
        <w:t>8.</w:t>
      </w:r>
      <w:r>
        <w:rPr>
          <w:rFonts w:ascii="Times New Roman" w:hAnsi="Times New Roman" w:cs="Times New Roman"/>
          <w:noProof/>
          <w:sz w:val="24"/>
          <w:szCs w:val="24"/>
        </w:rPr>
        <w:tab/>
        <w:t>Knaapila A, Hwang LD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L</w:t>
      </w:r>
      <w:r>
        <w:rPr>
          <w:rFonts w:ascii="Times New Roman" w:hAnsi="Times New Roman" w:cs="Times New Roman"/>
          <w:noProof/>
          <w:sz w:val="24"/>
          <w:szCs w:val="24"/>
        </w:rPr>
        <w:t>ysenko A, Duke F</w:t>
      </w:r>
      <w:r w:rsidRPr="00553BB0">
        <w:rPr>
          <w:rFonts w:ascii="Times New Roman" w:hAnsi="Times New Roman" w:cs="Times New Roman"/>
          <w:noProof/>
          <w:sz w:val="24"/>
          <w:szCs w:val="24"/>
        </w:rPr>
        <w:t>F</w:t>
      </w:r>
      <w:r>
        <w:rPr>
          <w:rFonts w:ascii="Times New Roman" w:hAnsi="Times New Roman" w:cs="Times New Roman"/>
          <w:noProof/>
          <w:sz w:val="24"/>
          <w:szCs w:val="24"/>
        </w:rPr>
        <w:t>, Fesi B, Khoshnevisan A, et al.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Genetic analysis of chemosensory traits in human twins. </w:t>
      </w:r>
      <w:r>
        <w:rPr>
          <w:rFonts w:ascii="Times New Roman" w:hAnsi="Times New Roman" w:cs="Times New Roman"/>
          <w:noProof/>
          <w:sz w:val="24"/>
          <w:szCs w:val="24"/>
        </w:rPr>
        <w:t>Chem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Sense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2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37</w:t>
      </w:r>
      <w:r>
        <w:rPr>
          <w:rFonts w:ascii="Times New Roman" w:hAnsi="Times New Roman" w:cs="Times New Roman"/>
          <w:noProof/>
          <w:sz w:val="24"/>
          <w:szCs w:val="24"/>
        </w:rPr>
        <w:t>:869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81.</w:t>
      </w:r>
      <w:bookmarkEnd w:id="7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093/chemse/bjs070.</w:t>
      </w:r>
    </w:p>
    <w:p w14:paraId="11A90283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8" w:name="_ENREF_9"/>
      <w:r>
        <w:rPr>
          <w:rFonts w:ascii="Times New Roman" w:hAnsi="Times New Roman" w:cs="Times New Roman"/>
          <w:noProof/>
          <w:sz w:val="24"/>
          <w:szCs w:val="24"/>
        </w:rPr>
        <w:t>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ronin AN, Xu H, Tang H, Zhang L, Li Q, Li X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Specific alleles of B</w:t>
      </w:r>
    </w:p>
    <w:p w14:paraId="1BD20F4B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bitter receptor genes influence human sensitivity to the bitterness of aloin and saccharin.. </w:t>
      </w:r>
      <w:r>
        <w:rPr>
          <w:rFonts w:ascii="Times New Roman" w:hAnsi="Times New Roman" w:cs="Times New Roman"/>
          <w:noProof/>
          <w:sz w:val="24"/>
          <w:szCs w:val="24"/>
        </w:rPr>
        <w:t>Curr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Bio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07) 17:1403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8.</w:t>
      </w:r>
      <w:bookmarkEnd w:id="8"/>
    </w:p>
    <w:p w14:paraId="64A17075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9" w:name="_ENREF_10"/>
      <w:r>
        <w:rPr>
          <w:rFonts w:ascii="Times New Roman" w:hAnsi="Times New Roman" w:cs="Times New Roman"/>
          <w:noProof/>
          <w:sz w:val="24"/>
          <w:szCs w:val="24"/>
        </w:rPr>
        <w:t>1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awal S, Hayes JE, Wallace MR, Bartoshuk LM, Duffy VB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Do polymorphisms in the TAS1R1 gene contribute to broader differences in human taste intensity?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Chem Senses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013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38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719-28.</w:t>
      </w:r>
      <w:bookmarkEnd w:id="9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093/chemse/bjt040.</w:t>
      </w:r>
    </w:p>
    <w:p w14:paraId="20642BE5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11"/>
      <w:r>
        <w:rPr>
          <w:rFonts w:ascii="Times New Roman" w:hAnsi="Times New Roman" w:cs="Times New Roman"/>
          <w:noProof/>
          <w:sz w:val="24"/>
          <w:szCs w:val="24"/>
        </w:rPr>
        <w:t>1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amos-Lopez O, Panduro A, Martinez-Lopez E, Roman S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Sweet taste receptor TAS1R2 polymorphism (Val191Val) is associated with a higher carbohydrate intake and hypertriglyceridemia among the population of West Mexico. Nutrient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6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8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01.</w:t>
      </w:r>
      <w:bookmarkEnd w:id="10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 [10.3390/nu8020101]</w:t>
      </w:r>
    </w:p>
    <w:p w14:paraId="3DF4BF8A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2"/>
      <w:r>
        <w:rPr>
          <w:rFonts w:ascii="Times New Roman" w:hAnsi="Times New Roman" w:cs="Times New Roman"/>
          <w:noProof/>
          <w:sz w:val="24"/>
          <w:szCs w:val="24"/>
        </w:rPr>
        <w:t>1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oudnitzky N, Behrens M,  Engel A, Kohl S, Thalmann S, Hübner S, 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Receptor polymorphism and genomic structure interact to shape bitter taste perception. </w:t>
      </w:r>
      <w:r>
        <w:rPr>
          <w:rFonts w:ascii="Times New Roman" w:hAnsi="Times New Roman" w:cs="Times New Roman"/>
          <w:noProof/>
          <w:sz w:val="24"/>
          <w:szCs w:val="24"/>
        </w:rPr>
        <w:t>PLoS Ge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net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015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1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e1005530.</w:t>
      </w:r>
      <w:bookmarkEnd w:id="11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371/journal.pgen.1005530.</w:t>
      </w:r>
    </w:p>
    <w:p w14:paraId="7164F8AE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3"/>
      <w:r>
        <w:rPr>
          <w:rFonts w:ascii="Times New Roman" w:hAnsi="Times New Roman" w:cs="Times New Roman"/>
          <w:noProof/>
          <w:sz w:val="24"/>
          <w:szCs w:val="24"/>
        </w:rPr>
        <w:t>1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Campbell MC, Ranciaro A, Zinshteyn D, Rawlings-Goss R, Hirbo J, Thompson S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Origin and differential selection of allelic variation at TAS2R16 associated with salicin bitter taste sensitivity in Africa. </w:t>
      </w:r>
      <w:r>
        <w:rPr>
          <w:rFonts w:ascii="Times New Roman" w:hAnsi="Times New Roman" w:cs="Times New Roman"/>
          <w:noProof/>
          <w:sz w:val="24"/>
          <w:szCs w:val="24"/>
        </w:rPr>
        <w:t>Mol Biol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Evo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014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31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288-302. </w:t>
      </w:r>
      <w:bookmarkStart w:id="13" w:name="_ENREF_14"/>
      <w:bookmarkEnd w:id="12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doi: 10.1093/molbev/mst211. </w:t>
      </w:r>
    </w:p>
    <w:p w14:paraId="49A52C76" w14:textId="77777777" w:rsidR="00C01C7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1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ering AB, Pickering G, Liang P. </w:t>
      </w:r>
      <w:r w:rsidRPr="00CA3686">
        <w:rPr>
          <w:rFonts w:ascii="Times New Roman" w:hAnsi="Times New Roman" w:cs="Times New Roman"/>
          <w:noProof/>
          <w:sz w:val="24"/>
          <w:szCs w:val="24"/>
        </w:rPr>
        <w:t>TAS2R38 Single nucleotide polymorphisms are associated with PROP—but not thermal—tasting: a pilot study. Chem Percept (2014) 7:23-30. doi.org/10.1007/s12078-013-9160-1</w:t>
      </w:r>
      <w:bookmarkStart w:id="14" w:name="_ENREF_15"/>
      <w:bookmarkEnd w:id="13"/>
      <w:r>
        <w:rPr>
          <w:rFonts w:ascii="Times New Roman" w:hAnsi="Times New Roman" w:cs="Times New Roman"/>
          <w:noProof/>
          <w:sz w:val="24"/>
          <w:szCs w:val="24"/>
        </w:rPr>
        <w:t>15.</w:t>
      </w:r>
      <w:r>
        <w:rPr>
          <w:rFonts w:ascii="Times New Roman" w:hAnsi="Times New Roman" w:cs="Times New Roman"/>
          <w:noProof/>
          <w:sz w:val="24"/>
          <w:szCs w:val="24"/>
        </w:rPr>
        <w:tab/>
      </w:r>
    </w:p>
    <w:p w14:paraId="60A79171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15. Risso DS, Giuliani C, Antinucci M, Morini G, Garagnani P, Tofanelli S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et al. A bio-cultural approach to the study of food choice: The contribution of taste genetics, population and culture. Appetit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(2017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14</w:t>
      </w:r>
      <w:r>
        <w:rPr>
          <w:rFonts w:ascii="Times New Roman" w:hAnsi="Times New Roman" w:cs="Times New Roman"/>
          <w:noProof/>
          <w:sz w:val="24"/>
          <w:szCs w:val="24"/>
        </w:rPr>
        <w:t>:240-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47. </w:t>
      </w:r>
      <w:bookmarkEnd w:id="14"/>
      <w:r w:rsidRPr="00553BB0">
        <w:rPr>
          <w:rFonts w:ascii="Times New Roman" w:hAnsi="Times New Roman" w:cs="Times New Roman"/>
          <w:noProof/>
          <w:sz w:val="24"/>
          <w:szCs w:val="24"/>
        </w:rPr>
        <w:t>doi: 10.1016/j.appet.2017.03.046.</w:t>
      </w:r>
    </w:p>
    <w:p w14:paraId="17838F71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6"/>
      <w:r>
        <w:rPr>
          <w:rFonts w:ascii="Times New Roman" w:hAnsi="Times New Roman" w:cs="Times New Roman"/>
          <w:noProof/>
          <w:sz w:val="24"/>
          <w:szCs w:val="24"/>
        </w:rPr>
        <w:lastRenderedPageBreak/>
        <w:t>16.</w:t>
      </w:r>
      <w:r>
        <w:rPr>
          <w:rFonts w:ascii="Times New Roman" w:hAnsi="Times New Roman" w:cs="Times New Roman"/>
          <w:noProof/>
          <w:sz w:val="24"/>
          <w:szCs w:val="24"/>
        </w:rPr>
        <w:tab/>
        <w:t>Hayes JE, Wallace MR, Knopik VS, Herbstman DM, Bartoshuk LM, Duffy V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B. Allelic variation in TAS2R bitter receptor genes associates with variation in sensations from and ingestive behaviors toward common bitter beverages in adults. </w:t>
      </w:r>
      <w:r>
        <w:rPr>
          <w:rFonts w:ascii="Times New Roman" w:hAnsi="Times New Roman" w:cs="Times New Roman"/>
          <w:noProof/>
          <w:sz w:val="24"/>
          <w:szCs w:val="24"/>
        </w:rPr>
        <w:t>Chem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Sense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(2011) 36</w:t>
      </w:r>
      <w:r>
        <w:rPr>
          <w:rFonts w:ascii="Times New Roman" w:hAnsi="Times New Roman" w:cs="Times New Roman"/>
          <w:noProof/>
          <w:sz w:val="24"/>
          <w:szCs w:val="24"/>
        </w:rPr>
        <w:t>:311-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bookmarkEnd w:id="15"/>
      <w:r w:rsidRPr="00553BB0">
        <w:rPr>
          <w:rFonts w:ascii="Times New Roman" w:hAnsi="Times New Roman" w:cs="Times New Roman"/>
          <w:noProof/>
          <w:sz w:val="24"/>
          <w:szCs w:val="24"/>
        </w:rPr>
        <w:t>doi: 10.1093/chemse/bjq132.</w:t>
      </w:r>
    </w:p>
    <w:p w14:paraId="2D22B167" w14:textId="77777777" w:rsidR="00C01C7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17"/>
      <w:r w:rsidRPr="00553BB0">
        <w:rPr>
          <w:rFonts w:ascii="Times New Roman" w:hAnsi="Times New Roman" w:cs="Times New Roman"/>
          <w:noProof/>
          <w:sz w:val="24"/>
          <w:szCs w:val="24"/>
        </w:rPr>
        <w:t>17.</w:t>
      </w:r>
      <w:r w:rsidRPr="00553BB0">
        <w:rPr>
          <w:rFonts w:ascii="Times New Roman" w:hAnsi="Times New Roman" w:cs="Times New Roman"/>
          <w:noProof/>
          <w:sz w:val="24"/>
          <w:szCs w:val="24"/>
        </w:rPr>
        <w:tab/>
        <w:t>Roudnitzk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, Bufe B, Thalmann S, Kuhn C, Gunn HC, Xing C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Genomic, genetic and functional dissection of bitter taste responses to artificial sweeteners. </w:t>
      </w:r>
      <w:r>
        <w:rPr>
          <w:rFonts w:ascii="Times New Roman" w:hAnsi="Times New Roman" w:cs="Times New Roman"/>
          <w:noProof/>
          <w:sz w:val="24"/>
          <w:szCs w:val="24"/>
        </w:rPr>
        <w:t>Hum Mol Genet (2011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20</w:t>
      </w:r>
      <w:r>
        <w:rPr>
          <w:rFonts w:ascii="Times New Roman" w:hAnsi="Times New Roman" w:cs="Times New Roman"/>
          <w:noProof/>
          <w:sz w:val="24"/>
          <w:szCs w:val="24"/>
        </w:rPr>
        <w:t>:3437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49. doi: 10.1093/hmg/ddr252.</w:t>
      </w:r>
    </w:p>
    <w:bookmarkEnd w:id="16"/>
    <w:p w14:paraId="26FC7D9C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8. </w:t>
      </w:r>
      <w:r w:rsidRPr="00090610">
        <w:t xml:space="preserve"> </w:t>
      </w:r>
      <w:r w:rsidRPr="00090610">
        <w:rPr>
          <w:rFonts w:ascii="Times New Roman" w:hAnsi="Times New Roman" w:cs="Times New Roman"/>
          <w:noProof/>
          <w:sz w:val="24"/>
          <w:szCs w:val="24"/>
        </w:rPr>
        <w:t>Allen AL, McGeary JE, Knopik VS, Hayes JE. Bitterness of the non-nutritive sweetener acesulfame potassium varies with polymorphisms in TAS2R9 and TAS2R31. Chem Sense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(</w:t>
      </w:r>
      <w:r w:rsidRPr="00090610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 38</w:t>
      </w:r>
      <w:r w:rsidRPr="00090610">
        <w:rPr>
          <w:rFonts w:ascii="Times New Roman" w:hAnsi="Times New Roman" w:cs="Times New Roman"/>
          <w:noProof/>
          <w:sz w:val="24"/>
          <w:szCs w:val="24"/>
        </w:rPr>
        <w:t>:379-8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90610">
        <w:rPr>
          <w:rFonts w:ascii="Times New Roman" w:hAnsi="Times New Roman" w:cs="Times New Roman"/>
          <w:noProof/>
          <w:sz w:val="24"/>
          <w:szCs w:val="24"/>
        </w:rPr>
        <w:t>doi: 10.1093/chemse/bjt017.</w:t>
      </w:r>
    </w:p>
    <w:p w14:paraId="3F6B7E32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7" w:name="_ENREF_18"/>
      <w:r>
        <w:rPr>
          <w:rFonts w:ascii="Times New Roman" w:hAnsi="Times New Roman" w:cs="Times New Roman"/>
          <w:noProof/>
          <w:sz w:val="24"/>
          <w:szCs w:val="24"/>
        </w:rPr>
        <w:t>1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irastu N,  Kooyman M, Traglia M, Robino A, Willems SM, Pistis G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Association analysis of bitter receptor genes in five isolated populations identifies a significant correlation between TAS2R43 variants and coffee liking. PLoS On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4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9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e92065.</w:t>
      </w:r>
      <w:bookmarkEnd w:id="17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.org/10.1371/journal.pone.0092065</w:t>
      </w:r>
    </w:p>
    <w:p w14:paraId="19D52AAB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8" w:name="_ENREF_20"/>
      <w:r>
        <w:rPr>
          <w:rFonts w:ascii="Times New Roman" w:hAnsi="Times New Roman" w:cs="Times New Roman"/>
          <w:noProof/>
          <w:sz w:val="24"/>
          <w:szCs w:val="24"/>
        </w:rPr>
        <w:t>2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Allen AL, McGeary J, Hayes JE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Polymorphisms in TRPV1 and TAS2Rs associate with sens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ions from sampled ethanol. Alc Clin Exp Res (2014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38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2550-60.</w:t>
      </w:r>
      <w:bookmarkEnd w:id="18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111/acer.12527.</w:t>
      </w:r>
    </w:p>
    <w:p w14:paraId="21D2A82E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9" w:name="_ENREF_21"/>
      <w:r>
        <w:rPr>
          <w:rFonts w:ascii="Times New Roman" w:hAnsi="Times New Roman" w:cs="Times New Roman"/>
          <w:noProof/>
          <w:sz w:val="24"/>
          <w:szCs w:val="24"/>
        </w:rPr>
        <w:t>21.</w:t>
      </w:r>
      <w:r>
        <w:rPr>
          <w:rFonts w:ascii="Times New Roman" w:hAnsi="Times New Roman" w:cs="Times New Roman"/>
          <w:noProof/>
          <w:sz w:val="24"/>
          <w:szCs w:val="24"/>
        </w:rPr>
        <w:tab/>
        <w:t>Wakai K, Matsuo K, Matsuda F, Yamada R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kahashi M, Kawaguchi T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Genome-wide association study of genetic factors related to confectionery intake: potential roles of the ADIPOQ gene. Obesity (Silver Spring, Md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013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21</w:t>
      </w:r>
      <w:r>
        <w:rPr>
          <w:rFonts w:ascii="Times New Roman" w:hAnsi="Times New Roman" w:cs="Times New Roman"/>
          <w:noProof/>
          <w:sz w:val="24"/>
          <w:szCs w:val="24"/>
        </w:rPr>
        <w:t>:2413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9. doi: 10.1002/oby.20316.</w:t>
      </w:r>
      <w:bookmarkEnd w:id="19"/>
    </w:p>
    <w:p w14:paraId="298AC02F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0" w:name="_ENREF_22"/>
      <w:r>
        <w:rPr>
          <w:rFonts w:ascii="Times New Roman" w:hAnsi="Times New Roman" w:cs="Times New Roman"/>
          <w:noProof/>
          <w:sz w:val="24"/>
          <w:szCs w:val="24"/>
        </w:rPr>
        <w:t>22.</w:t>
      </w:r>
      <w:r>
        <w:rPr>
          <w:rFonts w:ascii="Times New Roman" w:hAnsi="Times New Roman" w:cs="Times New Roman"/>
          <w:noProof/>
          <w:sz w:val="24"/>
          <w:szCs w:val="24"/>
        </w:rPr>
        <w:tab/>
        <w:t>Jablonski M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Jasiewic</w:t>
      </w:r>
      <w:r>
        <w:rPr>
          <w:rFonts w:ascii="Times New Roman" w:hAnsi="Times New Roman" w:cs="Times New Roman"/>
          <w:noProof/>
          <w:sz w:val="24"/>
          <w:szCs w:val="24"/>
        </w:rPr>
        <w:t xml:space="preserve">z A, Kucharska-Mazur J, Samochowiec J, Bienkowski P, Mierzejewski P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The effect of selected polymorphisms of the dopamine receptor gene DRD2 and the ANKK-1 on the preference of concentrations of sucrose solutions in men with alcoh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l dependence. Psychiatr Danub </w:t>
      </w:r>
      <w:r w:rsidRPr="00125B60">
        <w:rPr>
          <w:rFonts w:ascii="Times New Roman" w:hAnsi="Times New Roman" w:cs="Times New Roman"/>
          <w:noProof/>
          <w:sz w:val="24"/>
          <w:szCs w:val="24"/>
        </w:rPr>
        <w:t xml:space="preserve">(2013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25</w:t>
      </w:r>
      <w:r>
        <w:rPr>
          <w:rFonts w:ascii="Times New Roman" w:hAnsi="Times New Roman" w:cs="Times New Roman"/>
          <w:noProof/>
          <w:sz w:val="24"/>
          <w:szCs w:val="24"/>
        </w:rPr>
        <w:t>:371-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bookmarkEnd w:id="20"/>
    </w:p>
    <w:p w14:paraId="4AFB8BE3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3"/>
      <w:r>
        <w:rPr>
          <w:rFonts w:ascii="Times New Roman" w:hAnsi="Times New Roman" w:cs="Times New Roman"/>
          <w:noProof/>
          <w:sz w:val="24"/>
          <w:szCs w:val="24"/>
        </w:rPr>
        <w:t>2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udenga KJ, Small DM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Ventromedial prefrontal cortex response to concentrated sucrose reflects liking rather </w:t>
      </w:r>
      <w:r>
        <w:rPr>
          <w:rFonts w:ascii="Times New Roman" w:hAnsi="Times New Roman" w:cs="Times New Roman"/>
          <w:noProof/>
          <w:sz w:val="24"/>
          <w:szCs w:val="24"/>
        </w:rPr>
        <w:t>than sweet quality coding. Chem Senses (2013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38</w:t>
      </w:r>
      <w:r>
        <w:rPr>
          <w:rFonts w:ascii="Times New Roman" w:hAnsi="Times New Roman" w:cs="Times New Roman"/>
          <w:noProof/>
          <w:sz w:val="24"/>
          <w:szCs w:val="24"/>
        </w:rPr>
        <w:t>:585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94. doi: 10.1093/chemse/bjt029..</w:t>
      </w:r>
      <w:bookmarkEnd w:id="21"/>
    </w:p>
    <w:p w14:paraId="2F3261E0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24"/>
      <w:r w:rsidRPr="00553BB0">
        <w:rPr>
          <w:rFonts w:ascii="Times New Roman" w:hAnsi="Times New Roman" w:cs="Times New Roman"/>
          <w:noProof/>
          <w:sz w:val="24"/>
          <w:szCs w:val="24"/>
        </w:rPr>
        <w:t>2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Eny KM, Corey PN, El-Sohemy A. 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Dopamine D2 receptor genotype (C957T) and habitual consumption of sugars in a free-liv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opulation of men and women. J Nutrigenet Nutrigenomics (2009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:235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42.</w:t>
      </w:r>
      <w:bookmarkEnd w:id="22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159/000276991.</w:t>
      </w:r>
    </w:p>
    <w:p w14:paraId="3AE1A31F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25"/>
      <w:r>
        <w:rPr>
          <w:rFonts w:ascii="Times New Roman" w:hAnsi="Times New Roman" w:cs="Times New Roman"/>
          <w:noProof/>
          <w:sz w:val="24"/>
          <w:szCs w:val="24"/>
        </w:rPr>
        <w:t>25.</w:t>
      </w:r>
      <w:r>
        <w:rPr>
          <w:rFonts w:ascii="Times New Roman" w:hAnsi="Times New Roman" w:cs="Times New Roman"/>
          <w:noProof/>
          <w:sz w:val="24"/>
          <w:szCs w:val="24"/>
        </w:rPr>
        <w:tab/>
        <w:t>Søberg S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Sandhol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H, Jespersen NZ, Toft U, Madsen AL, von Holstein-Rathlou S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FGF21 is a sugar-induced hormone associated with sweet intak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nd preference in humans. Cell Metab (2017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 25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045-53.e6.</w:t>
      </w:r>
      <w:bookmarkEnd w:id="23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016/j.cmet.2017.04.009.</w:t>
      </w:r>
    </w:p>
    <w:p w14:paraId="7D3BA071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26"/>
      <w:r>
        <w:rPr>
          <w:rFonts w:ascii="Times New Roman" w:hAnsi="Times New Roman" w:cs="Times New Roman"/>
          <w:noProof/>
          <w:sz w:val="24"/>
          <w:szCs w:val="24"/>
        </w:rPr>
        <w:t>2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Fushan AA, Simons CT, Slack JP, Drayna D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Association between common variation in genes encoding sweet taste signaling components an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uman sucrose perception. Chem Senses (2010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35</w:t>
      </w:r>
      <w:r>
        <w:rPr>
          <w:rFonts w:ascii="Times New Roman" w:hAnsi="Times New Roman" w:cs="Times New Roman"/>
          <w:noProof/>
          <w:sz w:val="24"/>
          <w:szCs w:val="24"/>
        </w:rPr>
        <w:t>:579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92.</w:t>
      </w:r>
      <w:bookmarkEnd w:id="24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 [10.1093/chemse/bjq063]</w:t>
      </w:r>
    </w:p>
    <w:p w14:paraId="73871A7D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5" w:name="_ENREF_27"/>
      <w:r>
        <w:rPr>
          <w:rFonts w:ascii="Times New Roman" w:hAnsi="Times New Roman" w:cs="Times New Roman"/>
          <w:noProof/>
          <w:sz w:val="24"/>
          <w:szCs w:val="24"/>
        </w:rPr>
        <w:t>27.</w:t>
      </w:r>
      <w:r>
        <w:rPr>
          <w:rFonts w:ascii="Times New Roman" w:hAnsi="Times New Roman" w:cs="Times New Roman"/>
          <w:noProof/>
          <w:sz w:val="24"/>
          <w:szCs w:val="24"/>
        </w:rPr>
        <w:tab/>
        <w:t>Mizuta E, Kokubo Y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Yam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aka I, Miyamoto Y, Okayama A, Yoshimasa Y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Leptin gene and leptin receptor gene polymorphisms are associated with sweet pr</w:t>
      </w:r>
      <w:r>
        <w:rPr>
          <w:rFonts w:ascii="Times New Roman" w:hAnsi="Times New Roman" w:cs="Times New Roman"/>
          <w:noProof/>
          <w:sz w:val="24"/>
          <w:szCs w:val="24"/>
        </w:rPr>
        <w:t>eference and obesity. Hypertens Res (2008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31</w:t>
      </w:r>
      <w:r>
        <w:rPr>
          <w:rFonts w:ascii="Times New Roman" w:hAnsi="Times New Roman" w:cs="Times New Roman"/>
          <w:noProof/>
          <w:sz w:val="24"/>
          <w:szCs w:val="24"/>
        </w:rPr>
        <w:t>:1069-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77. </w:t>
      </w:r>
      <w:bookmarkEnd w:id="25"/>
      <w:r w:rsidRPr="00553BB0">
        <w:rPr>
          <w:rFonts w:ascii="Times New Roman" w:hAnsi="Times New Roman" w:cs="Times New Roman"/>
          <w:noProof/>
          <w:sz w:val="24"/>
          <w:szCs w:val="24"/>
        </w:rPr>
        <w:t>doi: 10.1291/hypres.31.1069.</w:t>
      </w:r>
    </w:p>
    <w:p w14:paraId="21102EF7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6" w:name="_ENREF_45"/>
      <w:r>
        <w:rPr>
          <w:rFonts w:ascii="Times New Roman" w:hAnsi="Times New Roman" w:cs="Times New Roman"/>
          <w:noProof/>
          <w:sz w:val="24"/>
          <w:szCs w:val="24"/>
        </w:rPr>
        <w:t>28.</w:t>
      </w:r>
      <w:r>
        <w:rPr>
          <w:rFonts w:ascii="Times New Roman" w:hAnsi="Times New Roman" w:cs="Times New Roman"/>
          <w:noProof/>
          <w:sz w:val="24"/>
          <w:szCs w:val="24"/>
        </w:rPr>
        <w:tab/>
        <w:t>Bienertova-Vasku J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Bi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ert P, Tomandl J, Forejt M, Vavrina M, Kudelkova J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No association of defined variability in leptin, leptin receptor, adiponectin, proopiomelanocortin and ghrelin gene with food preference</w:t>
      </w:r>
      <w:r>
        <w:rPr>
          <w:rFonts w:ascii="Times New Roman" w:hAnsi="Times New Roman" w:cs="Times New Roman"/>
          <w:noProof/>
          <w:sz w:val="24"/>
          <w:szCs w:val="24"/>
        </w:rPr>
        <w:t>s in the Czech population. Nutr Neurosci (2008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11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2-8. doi: 10.1179/147683008X301379.</w:t>
      </w:r>
      <w:bookmarkEnd w:id="26"/>
    </w:p>
    <w:p w14:paraId="04E66F75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9. Joseph PV, Reed DR, Mennella JA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Individual differences among children in sucrose detection thresholds: relationship with age, gender, </w:t>
      </w:r>
      <w:r>
        <w:rPr>
          <w:rFonts w:ascii="Times New Roman" w:hAnsi="Times New Roman" w:cs="Times New Roman"/>
          <w:noProof/>
          <w:sz w:val="24"/>
          <w:szCs w:val="24"/>
        </w:rPr>
        <w:t>and bitter taste genotype. Nurs Res (2016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65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3-12. doi: 10.1097/NNR.0000000000000138.</w:t>
      </w:r>
    </w:p>
    <w:p w14:paraId="174E980C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7" w:name="_ENREF_29"/>
      <w:r>
        <w:rPr>
          <w:rFonts w:ascii="Times New Roman" w:hAnsi="Times New Roman" w:cs="Times New Roman"/>
          <w:noProof/>
          <w:sz w:val="24"/>
          <w:szCs w:val="24"/>
        </w:rPr>
        <w:t>30.</w:t>
      </w:r>
      <w:r>
        <w:rPr>
          <w:rFonts w:ascii="Times New Roman" w:hAnsi="Times New Roman" w:cs="Times New Roman"/>
          <w:noProof/>
          <w:sz w:val="24"/>
          <w:szCs w:val="24"/>
        </w:rPr>
        <w:tab/>
        <w:t>Elbers CC, de Kovel CGF, van der Schouw YT, Meijboom JR, Bauer F, Grobbee DE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, et al.  Variants in neuropeptide Y receptor 1 and 5 are associated with nutrient-specific food </w:t>
      </w:r>
      <w:r w:rsidRPr="00553BB0">
        <w:rPr>
          <w:rFonts w:ascii="Times New Roman" w:hAnsi="Times New Roman" w:cs="Times New Roman"/>
          <w:noProof/>
          <w:sz w:val="24"/>
          <w:szCs w:val="24"/>
        </w:rPr>
        <w:lastRenderedPageBreak/>
        <w:t>intake and are under recent selec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on in Europeans. PLos One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(2009) 4</w:t>
      </w:r>
      <w:bookmarkEnd w:id="27"/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e7070. doi: 10.1371/journal.pone.0007070.</w:t>
      </w:r>
    </w:p>
    <w:p w14:paraId="3D2BD535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8" w:name="_ENREF_30"/>
      <w:r>
        <w:rPr>
          <w:rFonts w:ascii="Times New Roman" w:hAnsi="Times New Roman" w:cs="Times New Roman"/>
          <w:noProof/>
          <w:sz w:val="24"/>
          <w:szCs w:val="24"/>
        </w:rPr>
        <w:t>3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Davis C, Zai C, Levitan RD, Kaplan AS, Carter JC, Reid-Westoby C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Opiates, overeating and obesity</w:t>
      </w:r>
      <w:r>
        <w:rPr>
          <w:rFonts w:ascii="Times New Roman" w:hAnsi="Times New Roman" w:cs="Times New Roman"/>
          <w:noProof/>
          <w:sz w:val="24"/>
          <w:szCs w:val="24"/>
        </w:rPr>
        <w:t>: a psychogenetic analysis. Int J Obes (Lond) (2011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35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347-54. doi: 10.1038/ijo.2010.276..</w:t>
      </w:r>
      <w:bookmarkEnd w:id="28"/>
    </w:p>
    <w:p w14:paraId="559F2BB8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9" w:name="_ENREF_31"/>
      <w:r>
        <w:rPr>
          <w:rFonts w:ascii="Times New Roman" w:hAnsi="Times New Roman" w:cs="Times New Roman"/>
          <w:noProof/>
          <w:sz w:val="24"/>
          <w:szCs w:val="24"/>
        </w:rPr>
        <w:t>3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Davis C, Patte K, Zai C, Kennedy J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Polymorphisms of the oxytocin receptor gene and overeating: the intermediary role of en</w:t>
      </w:r>
      <w:r>
        <w:rPr>
          <w:rFonts w:ascii="Times New Roman" w:hAnsi="Times New Roman" w:cs="Times New Roman"/>
          <w:noProof/>
          <w:sz w:val="24"/>
          <w:szCs w:val="24"/>
        </w:rPr>
        <w:t>dophenotypic risk factors. Nutr Diab (2017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 7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e279. doi: 10.1038/nutd.2017.24.</w:t>
      </w:r>
      <w:bookmarkEnd w:id="29"/>
    </w:p>
    <w:p w14:paraId="565D0709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0" w:name="_ENREF_32"/>
      <w:r>
        <w:rPr>
          <w:rFonts w:ascii="Times New Roman" w:hAnsi="Times New Roman" w:cs="Times New Roman"/>
          <w:noProof/>
          <w:sz w:val="24"/>
          <w:szCs w:val="24"/>
        </w:rPr>
        <w:t>3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Eny KM, Wolever TM, Fontaine-Bisson B, El-Sohemy A. 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Genetic variant in the glucose transporter type 2 is associated with higher intakes of sugars in two distinct populations. Physiol Genomic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2008) 33:355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60.</w:t>
      </w:r>
      <w:bookmarkEnd w:id="30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152/physiolgenomics.00148.2007.</w:t>
      </w:r>
    </w:p>
    <w:p w14:paraId="49E3D244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1" w:name="_ENREF_33"/>
      <w:r>
        <w:rPr>
          <w:rFonts w:ascii="Times New Roman" w:hAnsi="Times New Roman" w:cs="Times New Roman"/>
          <w:noProof/>
          <w:sz w:val="24"/>
          <w:szCs w:val="24"/>
        </w:rPr>
        <w:t>3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ark S, Zhang X, Lee NR, Jin HS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TRPV1 </w:t>
      </w:r>
      <w:r>
        <w:rPr>
          <w:rFonts w:ascii="Times New Roman" w:hAnsi="Times New Roman" w:cs="Times New Roman"/>
          <w:noProof/>
          <w:sz w:val="24"/>
          <w:szCs w:val="24"/>
        </w:rPr>
        <w:t>g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ene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olymorphisms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re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ssociated with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ype 2 </w:t>
      </w:r>
      <w:r>
        <w:rPr>
          <w:rFonts w:ascii="Times New Roman" w:hAnsi="Times New Roman" w:cs="Times New Roman"/>
          <w:noProof/>
          <w:sz w:val="24"/>
          <w:szCs w:val="24"/>
        </w:rPr>
        <w:t>d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iabetes by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heir 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nteraction with </w:t>
      </w:r>
      <w:r>
        <w:rPr>
          <w:rFonts w:ascii="Times New Roman" w:hAnsi="Times New Roman" w:cs="Times New Roman"/>
          <w:noProof/>
          <w:sz w:val="24"/>
          <w:szCs w:val="24"/>
        </w:rPr>
        <w:t>f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at </w:t>
      </w:r>
      <w:r>
        <w:rPr>
          <w:rFonts w:ascii="Times New Roman" w:hAnsi="Times New Roman" w:cs="Times New Roman"/>
          <w:noProof/>
          <w:sz w:val="24"/>
          <w:szCs w:val="24"/>
        </w:rPr>
        <w:t>c</w:t>
      </w:r>
      <w:r w:rsidRPr="00553BB0">
        <w:rPr>
          <w:rFonts w:ascii="Times New Roman" w:hAnsi="Times New Roman" w:cs="Times New Roman"/>
          <w:noProof/>
          <w:sz w:val="24"/>
          <w:szCs w:val="24"/>
        </w:rPr>
        <w:t>onsumption in the Kore</w:t>
      </w:r>
      <w:r>
        <w:rPr>
          <w:rFonts w:ascii="Times New Roman" w:hAnsi="Times New Roman" w:cs="Times New Roman"/>
          <w:noProof/>
          <w:sz w:val="24"/>
          <w:szCs w:val="24"/>
        </w:rPr>
        <w:t>an Genome Epidemiology Study. J Nutrigenet Nutrigenomics (2016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9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47-61. doi: 10.1159/000446499.</w:t>
      </w:r>
      <w:bookmarkEnd w:id="31"/>
    </w:p>
    <w:p w14:paraId="4406470E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2" w:name="_ENREF_34"/>
      <w:r>
        <w:rPr>
          <w:rFonts w:ascii="Times New Roman" w:hAnsi="Times New Roman" w:cs="Times New Roman"/>
          <w:noProof/>
          <w:sz w:val="24"/>
          <w:szCs w:val="24"/>
        </w:rPr>
        <w:t>35.</w:t>
      </w:r>
      <w:r>
        <w:rPr>
          <w:rFonts w:ascii="Times New Roman" w:hAnsi="Times New Roman" w:cs="Times New Roman"/>
          <w:noProof/>
          <w:sz w:val="24"/>
          <w:szCs w:val="24"/>
        </w:rPr>
        <w:tab/>
        <w:t>Sasaki M, Yamada K, Namba H, Yoshinaga M, Du D, Uehara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Y.  Angiotensinogen gene polymorphisms and food-intake behavior in young, normal female subjects in Japan. Nutriti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(2013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29</w:t>
      </w:r>
      <w:r>
        <w:rPr>
          <w:rFonts w:ascii="Times New Roman" w:hAnsi="Times New Roman" w:cs="Times New Roman"/>
          <w:noProof/>
          <w:sz w:val="24"/>
          <w:szCs w:val="24"/>
        </w:rPr>
        <w:t>:60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5. doi: 10.1016/j.nut.2012.03.013.</w:t>
      </w:r>
      <w:bookmarkEnd w:id="32"/>
    </w:p>
    <w:p w14:paraId="3FE0C172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3" w:name="_ENREF_35"/>
      <w:r>
        <w:rPr>
          <w:rFonts w:ascii="Times New Roman" w:hAnsi="Times New Roman" w:cs="Times New Roman"/>
          <w:noProof/>
          <w:sz w:val="24"/>
          <w:szCs w:val="24"/>
        </w:rPr>
        <w:t>3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Corella D, Arnett DK, Tsai MY, Kabagambe EK, Peacock JM, Hixson JE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The -256T&gt;C polymorphism in the apolipoprotein A-II gene promoter is associated with body mass index and food intake in the genetics of lipid lowering dru</w:t>
      </w:r>
      <w:r>
        <w:rPr>
          <w:rFonts w:ascii="Times New Roman" w:hAnsi="Times New Roman" w:cs="Times New Roman"/>
          <w:noProof/>
          <w:sz w:val="24"/>
          <w:szCs w:val="24"/>
        </w:rPr>
        <w:t xml:space="preserve">gs and diet network study. Clin Chem (2007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53</w:t>
      </w:r>
      <w:r>
        <w:rPr>
          <w:rFonts w:ascii="Times New Roman" w:hAnsi="Times New Roman" w:cs="Times New Roman"/>
          <w:noProof/>
          <w:sz w:val="24"/>
          <w:szCs w:val="24"/>
        </w:rPr>
        <w:t>:1144 –</w:t>
      </w:r>
      <w:r w:rsidRPr="00553BB0">
        <w:rPr>
          <w:rFonts w:ascii="Times New Roman" w:hAnsi="Times New Roman" w:cs="Times New Roman"/>
          <w:noProof/>
          <w:sz w:val="24"/>
          <w:szCs w:val="24"/>
        </w:rPr>
        <w:t>52.</w:t>
      </w:r>
      <w:bookmarkEnd w:id="33"/>
    </w:p>
    <w:p w14:paraId="2C6A18B1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4" w:name="_ENREF_36"/>
      <w:r>
        <w:rPr>
          <w:rFonts w:ascii="Times New Roman" w:hAnsi="Times New Roman" w:cs="Times New Roman"/>
          <w:noProof/>
          <w:sz w:val="24"/>
          <w:szCs w:val="24"/>
        </w:rPr>
        <w:t>3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ibbel SP, Talbert ME, Bowden DW, Haffner SM, Taylor KD, Chen YD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RGS6 variants are associated with dietary fat intake in Hispanics: the IRAS Family Study. Obe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y (Silver Spring, Md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011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9</w:t>
      </w:r>
      <w:r>
        <w:rPr>
          <w:rFonts w:ascii="Times New Roman" w:hAnsi="Times New Roman" w:cs="Times New Roman"/>
          <w:noProof/>
          <w:sz w:val="24"/>
          <w:szCs w:val="24"/>
        </w:rPr>
        <w:t>:1433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38. doi: 10.1038/oby.2010.333.</w:t>
      </w:r>
      <w:bookmarkEnd w:id="34"/>
    </w:p>
    <w:p w14:paraId="7D4215D0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5" w:name="_ENREF_37"/>
      <w:r>
        <w:rPr>
          <w:rFonts w:ascii="Times New Roman" w:hAnsi="Times New Roman" w:cs="Times New Roman"/>
          <w:noProof/>
          <w:sz w:val="24"/>
          <w:szCs w:val="24"/>
        </w:rPr>
        <w:t>3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Caruso MG, Gazzerro P, Notarnicola M, Cisternino AM, Guerra V, Misciagna G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Cannabinoid type 1 receptor gene polymorphism and macronutrient intake. J. Nutrige</w:t>
      </w:r>
      <w:r>
        <w:rPr>
          <w:rFonts w:ascii="Times New Roman" w:hAnsi="Times New Roman" w:cs="Times New Roman"/>
          <w:noProof/>
          <w:sz w:val="24"/>
          <w:szCs w:val="24"/>
        </w:rPr>
        <w:t>net. Nutrigenomics (2012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5</w:t>
      </w:r>
      <w:r>
        <w:rPr>
          <w:rFonts w:ascii="Times New Roman" w:hAnsi="Times New Roman" w:cs="Times New Roman"/>
          <w:noProof/>
          <w:sz w:val="24"/>
          <w:szCs w:val="24"/>
        </w:rPr>
        <w:t>:305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3. doi: 10.1159/000343563..</w:t>
      </w:r>
      <w:bookmarkEnd w:id="35"/>
    </w:p>
    <w:p w14:paraId="6B4BD2C2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6" w:name="_ENREF_38"/>
      <w:r>
        <w:rPr>
          <w:rFonts w:ascii="Times New Roman" w:hAnsi="Times New Roman" w:cs="Times New Roman"/>
          <w:noProof/>
          <w:sz w:val="24"/>
          <w:szCs w:val="24"/>
        </w:rPr>
        <w:t>3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auer F, Elbers CC, Adan RA, Loos RJ, Onland-Moret NC, Grobbee DE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Obesity genes identified in genome-wide association studies are associated with adiposity measures and potentially with nutrie</w:t>
      </w:r>
      <w:r>
        <w:rPr>
          <w:rFonts w:ascii="Times New Roman" w:hAnsi="Times New Roman" w:cs="Times New Roman"/>
          <w:noProof/>
          <w:sz w:val="24"/>
          <w:szCs w:val="24"/>
        </w:rPr>
        <w:t>nt-specific food preference. Am J Clin Nutr (2009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90</w:t>
      </w:r>
      <w:r>
        <w:rPr>
          <w:rFonts w:ascii="Times New Roman" w:hAnsi="Times New Roman" w:cs="Times New Roman"/>
          <w:noProof/>
          <w:sz w:val="24"/>
          <w:szCs w:val="24"/>
        </w:rPr>
        <w:t>:951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9. doi: 10.3945/ajcn.2009.27781.</w:t>
      </w:r>
      <w:bookmarkEnd w:id="36"/>
    </w:p>
    <w:p w14:paraId="56E1429A" w14:textId="77777777" w:rsidR="00C01C7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7" w:name="_ENREF_39"/>
      <w:r>
        <w:rPr>
          <w:rFonts w:ascii="Times New Roman" w:hAnsi="Times New Roman" w:cs="Times New Roman"/>
          <w:noProof/>
          <w:sz w:val="24"/>
          <w:szCs w:val="24"/>
        </w:rPr>
        <w:t>4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elis M, Sollai G, Muroni P, Crnjar R, Barbarossa IT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Associations between orosensory perception of oleic acid, the common single nucleotide polymorphisms (rs1761667 and rs1527483) in the CD36 gene, and 6-n-propylthiou</w:t>
      </w:r>
      <w:r>
        <w:rPr>
          <w:rFonts w:ascii="Times New Roman" w:hAnsi="Times New Roman" w:cs="Times New Roman"/>
          <w:noProof/>
          <w:sz w:val="24"/>
          <w:szCs w:val="24"/>
        </w:rPr>
        <w:t>racil (PROP) tasting. Nutrients (2015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7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2068-84. doi: 10.3390/nu7032068.</w:t>
      </w:r>
      <w:bookmarkEnd w:id="37"/>
    </w:p>
    <w:p w14:paraId="1AC4FDF7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41. </w:t>
      </w:r>
      <w:r w:rsidRPr="00365CD9">
        <w:rPr>
          <w:rFonts w:ascii="Times New Roman" w:hAnsi="Times New Roman" w:cs="Times New Roman"/>
          <w:noProof/>
          <w:sz w:val="24"/>
          <w:szCs w:val="24"/>
        </w:rPr>
        <w:t>Nolden AA, McGeary JE, Hayes JE. Differential bitterness in capsaicin, piperine, and ethanol associates with polymorphisms in multiple bitter tast</w:t>
      </w:r>
      <w:r>
        <w:rPr>
          <w:rFonts w:ascii="Times New Roman" w:hAnsi="Times New Roman" w:cs="Times New Roman"/>
          <w:noProof/>
          <w:sz w:val="24"/>
          <w:szCs w:val="24"/>
        </w:rPr>
        <w:t>e receptor genes. Physiol Behav</w:t>
      </w:r>
      <w:r w:rsidRPr="00365CD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365CD9">
        <w:rPr>
          <w:rFonts w:ascii="Times New Roman" w:hAnsi="Times New Roman" w:cs="Times New Roman"/>
          <w:noProof/>
          <w:sz w:val="24"/>
          <w:szCs w:val="24"/>
        </w:rPr>
        <w:t>201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 </w:t>
      </w:r>
      <w:r w:rsidRPr="00365CD9">
        <w:rPr>
          <w:rFonts w:ascii="Times New Roman" w:hAnsi="Times New Roman" w:cs="Times New Roman"/>
          <w:noProof/>
          <w:sz w:val="24"/>
          <w:szCs w:val="24"/>
        </w:rPr>
        <w:t>156:117-2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65CD9">
        <w:rPr>
          <w:rFonts w:ascii="Times New Roman" w:hAnsi="Times New Roman" w:cs="Times New Roman"/>
          <w:noProof/>
          <w:sz w:val="24"/>
          <w:szCs w:val="24"/>
        </w:rPr>
        <w:t>doi: 10.1016/j.physbeh.2016.01.017.</w:t>
      </w:r>
      <w:bookmarkStart w:id="38" w:name="_ENREF_40"/>
      <w:r>
        <w:rPr>
          <w:rFonts w:ascii="Times New Roman" w:hAnsi="Times New Roman" w:cs="Times New Roman"/>
          <w:noProof/>
          <w:sz w:val="24"/>
          <w:szCs w:val="24"/>
        </w:rPr>
        <w:t>4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Feeney EL, Hayes JE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Exploring associations between taste perception, oral anatomy and polymorphisms in the carbonic anhy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ase (gustin) gene CA6. Physiol Behav 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014)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28</w:t>
      </w:r>
      <w:r>
        <w:rPr>
          <w:rFonts w:ascii="Times New Roman" w:hAnsi="Times New Roman" w:cs="Times New Roman"/>
          <w:noProof/>
          <w:sz w:val="24"/>
          <w:szCs w:val="24"/>
        </w:rPr>
        <w:t>:148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54.</w:t>
      </w:r>
      <w:bookmarkEnd w:id="38"/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doi: 10.1016/j.physbeh.2014.02.013.</w:t>
      </w:r>
    </w:p>
    <w:p w14:paraId="124FB56A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9" w:name="_ENREF_41"/>
      <w:r>
        <w:rPr>
          <w:rFonts w:ascii="Times New Roman" w:hAnsi="Times New Roman" w:cs="Times New Roman"/>
          <w:noProof/>
          <w:sz w:val="24"/>
          <w:szCs w:val="24"/>
        </w:rPr>
        <w:t>4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Fushan AA, Simons CT, Slack JP, Manichaikul A, Drayna D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Allelic polymorphism within the TAS1R3 promoter is associated with human tas</w:t>
      </w:r>
      <w:r>
        <w:rPr>
          <w:rFonts w:ascii="Times New Roman" w:hAnsi="Times New Roman" w:cs="Times New Roman"/>
          <w:noProof/>
          <w:sz w:val="24"/>
          <w:szCs w:val="24"/>
        </w:rPr>
        <w:t>te sensitivity to sucrose. Curr Biol (2009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19</w:t>
      </w:r>
      <w:r>
        <w:rPr>
          <w:rFonts w:ascii="Times New Roman" w:hAnsi="Times New Roman" w:cs="Times New Roman"/>
          <w:noProof/>
          <w:sz w:val="24"/>
          <w:szCs w:val="24"/>
        </w:rPr>
        <w:t>:1288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93. doi: 10.1016/j.cub.2009.06.015.</w:t>
      </w:r>
      <w:bookmarkEnd w:id="39"/>
    </w:p>
    <w:p w14:paraId="16EF5E54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0" w:name="_ENREF_42"/>
      <w:r>
        <w:rPr>
          <w:rFonts w:ascii="Times New Roman" w:hAnsi="Times New Roman" w:cs="Times New Roman"/>
          <w:noProof/>
          <w:sz w:val="24"/>
          <w:szCs w:val="24"/>
        </w:rPr>
        <w:t>4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ienertova-Vasku J, Bienert P, Tomandl J, Forejt M, Vasku A. 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Relation between adiponectin 45 T/G polymorphism and dietary composition in th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zech population. Diabetes Res Clin Pract (2009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84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329-31. doi: 10.1016/j.diabres.2009.02.023.</w:t>
      </w:r>
      <w:bookmarkEnd w:id="40"/>
    </w:p>
    <w:p w14:paraId="7802868B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1" w:name="_ENREF_43"/>
      <w:r w:rsidRPr="00553BB0">
        <w:rPr>
          <w:rFonts w:ascii="Times New Roman" w:hAnsi="Times New Roman" w:cs="Times New Roman"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>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Jayewardene AF, Mavros Y, Hancock DP, Gwinn T, Rooney KB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Associations between CD36 gene polymorphisms, fat tolerance and oral fat preference i</w:t>
      </w:r>
      <w:r>
        <w:rPr>
          <w:rFonts w:ascii="Times New Roman" w:hAnsi="Times New Roman" w:cs="Times New Roman"/>
          <w:noProof/>
          <w:sz w:val="24"/>
          <w:szCs w:val="24"/>
        </w:rPr>
        <w:t>n a young-adult population. Eur J Clin Nutr (2016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70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325-31. doi: 10.1038/ejcn.2016.132.</w:t>
      </w:r>
      <w:bookmarkEnd w:id="41"/>
    </w:p>
    <w:p w14:paraId="13F06E05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2" w:name="_ENREF_44"/>
      <w:r>
        <w:rPr>
          <w:rFonts w:ascii="Times New Roman" w:hAnsi="Times New Roman" w:cs="Times New Roman"/>
          <w:noProof/>
          <w:sz w:val="24"/>
          <w:szCs w:val="24"/>
        </w:rPr>
        <w:lastRenderedPageBreak/>
        <w:t>4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eller KL, Liang LC, Sakimura J, May D, van Belle C, Breen C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Common variants in the CD36 gene are associated with oral fat perception, fat preferences, and obesity in African Ame</w:t>
      </w:r>
      <w:r>
        <w:rPr>
          <w:rFonts w:ascii="Times New Roman" w:hAnsi="Times New Roman" w:cs="Times New Roman"/>
          <w:noProof/>
          <w:sz w:val="24"/>
          <w:szCs w:val="24"/>
        </w:rPr>
        <w:t>ricans. Obesity (Silver Spring) (2012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20</w:t>
      </w:r>
      <w:r>
        <w:rPr>
          <w:rFonts w:ascii="Times New Roman" w:hAnsi="Times New Roman" w:cs="Times New Roman"/>
          <w:noProof/>
          <w:sz w:val="24"/>
          <w:szCs w:val="24"/>
        </w:rPr>
        <w:t>:1066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73. doi: 10.1038/oby.2011.374.</w:t>
      </w:r>
      <w:bookmarkEnd w:id="42"/>
    </w:p>
    <w:p w14:paraId="09B98279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47. Keller KL, Olsen A, Cravener TL, Bloom R, Chung WK, Deng L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et al. Bitter taste phenotype and body weight predict children's selection of sweet and savory foods at a palatable test-meal. Appetit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(2014</w:t>
      </w:r>
      <w:r>
        <w:rPr>
          <w:rFonts w:ascii="Times New Roman" w:hAnsi="Times New Roman" w:cs="Times New Roman"/>
          <w:noProof/>
          <w:sz w:val="24"/>
          <w:szCs w:val="24"/>
        </w:rPr>
        <w:t>) 77:113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21. doi: 10.1016/j.appet.2014.02.019.</w:t>
      </w:r>
    </w:p>
    <w:p w14:paraId="2CCF0877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3" w:name="_ENREF_47"/>
      <w:r>
        <w:rPr>
          <w:rFonts w:ascii="Times New Roman" w:hAnsi="Times New Roman" w:cs="Times New Roman"/>
          <w:noProof/>
          <w:sz w:val="24"/>
          <w:szCs w:val="24"/>
        </w:rPr>
        <w:t>48.</w:t>
      </w:r>
      <w:r>
        <w:rPr>
          <w:rFonts w:ascii="Times New Roman" w:hAnsi="Times New Roman" w:cs="Times New Roman"/>
          <w:noProof/>
          <w:sz w:val="24"/>
          <w:szCs w:val="24"/>
        </w:rPr>
        <w:tab/>
        <w:t>Inoue H, Yamakawa-Kobayashi K, Suzuki Y, Nakano T, Hayashi H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wano T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A case study on the association of variation of bitter-taste receptor gene TAS2R38 with the height, weight and energy intake in Japa</w:t>
      </w:r>
      <w:r>
        <w:rPr>
          <w:rFonts w:ascii="Times New Roman" w:hAnsi="Times New Roman" w:cs="Times New Roman"/>
          <w:noProof/>
          <w:sz w:val="24"/>
          <w:szCs w:val="24"/>
        </w:rPr>
        <w:t>nese female college students. J Nutr Sci Vitaminol (Tokyo) (2013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59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16-21.</w:t>
      </w:r>
      <w:bookmarkEnd w:id="43"/>
    </w:p>
    <w:p w14:paraId="1D849307" w14:textId="77777777" w:rsidR="00C01C70" w:rsidRPr="00553BB0" w:rsidRDefault="00C01C70" w:rsidP="00C01C70">
      <w:pPr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4" w:name="_ENREF_48"/>
      <w:r>
        <w:rPr>
          <w:rFonts w:ascii="Times New Roman" w:hAnsi="Times New Roman" w:cs="Times New Roman"/>
          <w:noProof/>
          <w:sz w:val="24"/>
          <w:szCs w:val="24"/>
        </w:rPr>
        <w:t>49.</w:t>
      </w:r>
      <w:r>
        <w:rPr>
          <w:rFonts w:ascii="Times New Roman" w:hAnsi="Times New Roman" w:cs="Times New Roman"/>
          <w:noProof/>
          <w:sz w:val="24"/>
          <w:szCs w:val="24"/>
        </w:rPr>
        <w:tab/>
        <w:t>Shigemura N, Shirosaki S, Sanematsu K, Yoshida R, Ninomiya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Genetic and molecular basis of individual differences in human u</w:t>
      </w:r>
      <w:r>
        <w:rPr>
          <w:rFonts w:ascii="Times New Roman" w:hAnsi="Times New Roman" w:cs="Times New Roman"/>
          <w:noProof/>
          <w:sz w:val="24"/>
          <w:szCs w:val="24"/>
        </w:rPr>
        <w:t>mami taste perception. PLoS One (2009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 4</w:t>
      </w:r>
      <w:r>
        <w:rPr>
          <w:rFonts w:ascii="Times New Roman" w:hAnsi="Times New Roman" w:cs="Times New Roman"/>
          <w:noProof/>
          <w:sz w:val="24"/>
          <w:szCs w:val="24"/>
        </w:rPr>
        <w:t>:</w:t>
      </w:r>
      <w:r w:rsidRPr="00553BB0">
        <w:rPr>
          <w:rFonts w:ascii="Times New Roman" w:hAnsi="Times New Roman" w:cs="Times New Roman"/>
          <w:noProof/>
          <w:sz w:val="24"/>
          <w:szCs w:val="24"/>
        </w:rPr>
        <w:t>e6717. doi.org/10.1371/journal.pone.00067172.</w:t>
      </w:r>
      <w:bookmarkEnd w:id="44"/>
    </w:p>
    <w:p w14:paraId="02092633" w14:textId="77777777" w:rsidR="00C01C70" w:rsidRPr="00553BB0" w:rsidRDefault="00C01C70" w:rsidP="00C01C70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5" w:name="_ENREF_49"/>
      <w:r>
        <w:rPr>
          <w:rFonts w:ascii="Times New Roman" w:hAnsi="Times New Roman" w:cs="Times New Roman"/>
          <w:noProof/>
          <w:sz w:val="24"/>
          <w:szCs w:val="24"/>
        </w:rPr>
        <w:t>50.</w:t>
      </w:r>
      <w:r>
        <w:rPr>
          <w:rFonts w:ascii="Times New Roman" w:hAnsi="Times New Roman" w:cs="Times New Roman"/>
          <w:noProof/>
          <w:sz w:val="24"/>
          <w:szCs w:val="24"/>
        </w:rPr>
        <w:tab/>
        <w:t>Chen QY, Alarcon S, Tharp A, Ahmed OM</w:t>
      </w:r>
      <w:r w:rsidRPr="00553BB0">
        <w:rPr>
          <w:rFonts w:ascii="Times New Roman" w:hAnsi="Times New Roman" w:cs="Times New Roman"/>
          <w:noProof/>
          <w:sz w:val="24"/>
          <w:szCs w:val="24"/>
        </w:rPr>
        <w:t>, Estre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la NL, Greene TA, et al. </w:t>
      </w:r>
      <w:r w:rsidRPr="00553BB0">
        <w:rPr>
          <w:rFonts w:ascii="Times New Roman" w:hAnsi="Times New Roman" w:cs="Times New Roman"/>
          <w:noProof/>
          <w:sz w:val="24"/>
          <w:szCs w:val="24"/>
        </w:rPr>
        <w:t>Perceptual variation in umami taste and polymorphisms i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AS1R taste receptor genes. Am J Clin Nutr (2009)</w:t>
      </w:r>
      <w:r w:rsidRPr="00553BB0">
        <w:rPr>
          <w:rFonts w:ascii="Times New Roman" w:hAnsi="Times New Roman" w:cs="Times New Roman"/>
          <w:noProof/>
          <w:sz w:val="24"/>
          <w:szCs w:val="24"/>
        </w:rPr>
        <w:t xml:space="preserve">  90</w:t>
      </w:r>
      <w:r>
        <w:rPr>
          <w:rFonts w:ascii="Times New Roman" w:hAnsi="Times New Roman" w:cs="Times New Roman"/>
          <w:noProof/>
          <w:sz w:val="24"/>
          <w:szCs w:val="24"/>
        </w:rPr>
        <w:t>:770S-</w:t>
      </w:r>
      <w:r w:rsidRPr="00553BB0">
        <w:rPr>
          <w:rFonts w:ascii="Times New Roman" w:hAnsi="Times New Roman" w:cs="Times New Roman"/>
          <w:noProof/>
          <w:sz w:val="24"/>
          <w:szCs w:val="24"/>
        </w:rPr>
        <w:t>9S. doi:  [10.3945/ajcn.2009.27462N].</w:t>
      </w:r>
      <w:bookmarkEnd w:id="45"/>
    </w:p>
    <w:p w14:paraId="3A72ED62" w14:textId="340B1DE9" w:rsidR="002E7B32" w:rsidRDefault="00C01C70" w:rsidP="00C01C70">
      <w:r w:rsidRPr="00553BB0">
        <w:rPr>
          <w:rFonts w:ascii="Times New Roman" w:hAnsi="Times New Roman" w:cs="Times New Roman"/>
          <w:sz w:val="24"/>
          <w:szCs w:val="24"/>
        </w:rPr>
        <w:fldChar w:fldCharType="end"/>
      </w:r>
      <w:bookmarkStart w:id="46" w:name="_GoBack"/>
      <w:bookmarkEnd w:id="46"/>
    </w:p>
    <w:sectPr w:rsidR="002E7B3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1C70"/>
    <w:rsid w:val="002E7B32"/>
    <w:rsid w:val="00C01C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98B285"/>
  <w15:chartTrackingRefBased/>
  <w15:docId w15:val="{353F2B2F-AE05-4525-A46E-FB86A8FAF7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1C70"/>
    <w:pPr>
      <w:spacing w:after="200" w:line="276" w:lineRule="auto"/>
    </w:pPr>
    <w:rPr>
      <w:rFonts w:eastAsiaTheme="minorEastAsia"/>
      <w:lang w:val="hu-HU" w:eastAsia="hu-H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01C70"/>
    <w:pPr>
      <w:spacing w:after="0" w:line="240" w:lineRule="auto"/>
    </w:pPr>
    <w:rPr>
      <w:rFonts w:eastAsiaTheme="minorEastAsia"/>
      <w:lang w:val="hu-HU" w:eastAsia="hu-H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01C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1C70"/>
    <w:rPr>
      <w:rFonts w:ascii="Tahoma" w:eastAsiaTheme="minorEastAsia" w:hAnsi="Tahoma" w:cs="Tahoma"/>
      <w:sz w:val="16"/>
      <w:szCs w:val="16"/>
      <w:lang w:val="hu-HU" w:eastAsia="hu-HU"/>
    </w:rPr>
  </w:style>
  <w:style w:type="table" w:customStyle="1" w:styleId="Rcsostblzat1">
    <w:name w:val="Rácsos táblázat1"/>
    <w:basedOn w:val="TableNormal"/>
    <w:next w:val="TableGrid"/>
    <w:uiPriority w:val="59"/>
    <w:rsid w:val="00C01C70"/>
    <w:pPr>
      <w:spacing w:after="0" w:line="240" w:lineRule="auto"/>
    </w:pPr>
    <w:rPr>
      <w:rFonts w:eastAsiaTheme="minorEastAsia"/>
      <w:lang w:val="hu-HU" w:eastAsia="hu-H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csostblzat2">
    <w:name w:val="Rácsos táblázat2"/>
    <w:basedOn w:val="TableNormal"/>
    <w:next w:val="TableGrid"/>
    <w:uiPriority w:val="59"/>
    <w:rsid w:val="00C01C70"/>
    <w:pPr>
      <w:spacing w:after="0" w:line="240" w:lineRule="auto"/>
    </w:pPr>
    <w:rPr>
      <w:rFonts w:eastAsiaTheme="minorEastAsia"/>
      <w:lang w:val="hu-HU" w:eastAsia="hu-H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01C7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1C70"/>
    <w:rPr>
      <w:rFonts w:eastAsiaTheme="minorEastAsia"/>
      <w:lang w:val="hu-HU" w:eastAsia="hu-HU"/>
    </w:rPr>
  </w:style>
  <w:style w:type="paragraph" w:styleId="Footer">
    <w:name w:val="footer"/>
    <w:basedOn w:val="Normal"/>
    <w:link w:val="FooterChar"/>
    <w:uiPriority w:val="99"/>
    <w:unhideWhenUsed/>
    <w:rsid w:val="00C01C7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1C70"/>
    <w:rPr>
      <w:rFonts w:eastAsiaTheme="minorEastAsia"/>
      <w:lang w:val="hu-HU" w:eastAsia="hu-HU"/>
    </w:rPr>
  </w:style>
  <w:style w:type="character" w:styleId="Hyperlink">
    <w:name w:val="Hyperlink"/>
    <w:basedOn w:val="DefaultParagraphFont"/>
    <w:uiPriority w:val="99"/>
    <w:unhideWhenUsed/>
    <w:rsid w:val="00C01C70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01C7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C70"/>
    <w:rPr>
      <w:rFonts w:ascii="Calibri" w:eastAsiaTheme="minorEastAsia" w:hAnsi="Calibri"/>
      <w:noProof/>
      <w:lang w:val="en-US" w:eastAsia="hu-HU"/>
    </w:rPr>
  </w:style>
  <w:style w:type="paragraph" w:customStyle="1" w:styleId="EndNoteBibliography">
    <w:name w:val="EndNote Bibliography"/>
    <w:basedOn w:val="Normal"/>
    <w:link w:val="EndNoteBibliographyChar"/>
    <w:rsid w:val="00C01C7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C70"/>
    <w:rPr>
      <w:rFonts w:ascii="Calibri" w:eastAsiaTheme="minorEastAsia" w:hAnsi="Calibri"/>
      <w:noProof/>
      <w:lang w:val="en-US" w:eastAsia="hu-HU"/>
    </w:rPr>
  </w:style>
  <w:style w:type="character" w:styleId="LineNumber">
    <w:name w:val="line number"/>
    <w:basedOn w:val="DefaultParagraphFont"/>
    <w:uiPriority w:val="99"/>
    <w:semiHidden/>
    <w:unhideWhenUsed/>
    <w:rsid w:val="00C01C70"/>
  </w:style>
  <w:style w:type="numbering" w:customStyle="1" w:styleId="Nemlista1">
    <w:name w:val="Nem lista1"/>
    <w:next w:val="NoList"/>
    <w:uiPriority w:val="99"/>
    <w:semiHidden/>
    <w:unhideWhenUsed/>
    <w:rsid w:val="00C01C70"/>
  </w:style>
  <w:style w:type="numbering" w:customStyle="1" w:styleId="Nemlista11">
    <w:name w:val="Nem lista11"/>
    <w:next w:val="NoList"/>
    <w:uiPriority w:val="99"/>
    <w:semiHidden/>
    <w:unhideWhenUsed/>
    <w:rsid w:val="00C01C70"/>
  </w:style>
  <w:style w:type="table" w:customStyle="1" w:styleId="Rcsostblzat3">
    <w:name w:val="Rácsos táblázat3"/>
    <w:basedOn w:val="TableNormal"/>
    <w:next w:val="TableGrid"/>
    <w:uiPriority w:val="59"/>
    <w:rsid w:val="00C01C70"/>
    <w:pPr>
      <w:spacing w:after="0" w:line="240" w:lineRule="auto"/>
    </w:pPr>
    <w:rPr>
      <w:rFonts w:eastAsiaTheme="minorEastAsia"/>
      <w:lang w:val="hu-HU" w:eastAsia="hu-H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csostblzat11">
    <w:name w:val="Rácsos táblázat11"/>
    <w:basedOn w:val="TableNormal"/>
    <w:next w:val="TableGrid"/>
    <w:uiPriority w:val="59"/>
    <w:rsid w:val="00C01C70"/>
    <w:pPr>
      <w:spacing w:after="0" w:line="240" w:lineRule="auto"/>
    </w:pPr>
    <w:rPr>
      <w:rFonts w:eastAsiaTheme="minorEastAsia"/>
      <w:lang w:val="hu-HU" w:eastAsia="hu-H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csostblzat21">
    <w:name w:val="Rácsos táblázat21"/>
    <w:basedOn w:val="TableNormal"/>
    <w:next w:val="TableGrid"/>
    <w:uiPriority w:val="59"/>
    <w:rsid w:val="00C01C70"/>
    <w:pPr>
      <w:spacing w:after="0" w:line="240" w:lineRule="auto"/>
    </w:pPr>
    <w:rPr>
      <w:rFonts w:eastAsiaTheme="minorEastAsia"/>
      <w:lang w:val="hu-HU" w:eastAsia="hu-H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5081</Words>
  <Characters>85963</Characters>
  <Application>Microsoft Office Word</Application>
  <DocSecurity>0</DocSecurity>
  <Lines>716</Lines>
  <Paragraphs>201</Paragraphs>
  <ScaleCrop>false</ScaleCrop>
  <Company/>
  <LinksUpToDate>false</LinksUpToDate>
  <CharactersWithSpaces>100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ndhu Krishnan</dc:creator>
  <cp:keywords/>
  <dc:description/>
  <cp:lastModifiedBy>Bindhu Krishnan</cp:lastModifiedBy>
  <cp:revision>1</cp:revision>
  <dcterms:created xsi:type="dcterms:W3CDTF">2019-12-10T15:47:00Z</dcterms:created>
  <dcterms:modified xsi:type="dcterms:W3CDTF">2019-12-10T15:47:00Z</dcterms:modified>
</cp:coreProperties>
</file>